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B5B286" w14:textId="0AA02F56" w:rsidR="00BF4F09" w:rsidRPr="00DC7BFD" w:rsidRDefault="0086299E" w:rsidP="0086299E">
      <w:pPr>
        <w:jc w:val="both"/>
        <w:rPr>
          <w:b/>
        </w:rPr>
      </w:pPr>
      <w:r w:rsidRPr="006961B6">
        <w:rPr>
          <w:b/>
          <w:bCs/>
        </w:rPr>
        <w:t>Challenges to select suitable habitats and demonstrate ‘additionality’ in Blue Carbon projects: a seagrass case study</w:t>
      </w:r>
      <w:r w:rsidRPr="006961B6" w:rsidDel="007E5758">
        <w:rPr>
          <w:b/>
          <w:bCs/>
        </w:rPr>
        <w:t xml:space="preserve"> </w:t>
      </w:r>
    </w:p>
    <w:p w14:paraId="108EAFF9" w14:textId="77777777" w:rsidR="00BF4F09" w:rsidRPr="00DC7BFD" w:rsidRDefault="00BF4F09" w:rsidP="00BF4F09">
      <w:pPr>
        <w:rPr>
          <w:b/>
        </w:rPr>
      </w:pPr>
    </w:p>
    <w:p w14:paraId="4D01AF82" w14:textId="72779546" w:rsidR="00BF4F09" w:rsidRPr="00DC7BFD" w:rsidRDefault="00BF4F09" w:rsidP="00BF4F09">
      <w:pPr>
        <w:spacing w:before="120" w:after="120"/>
        <w:rPr>
          <w:lang w:val="es-ES"/>
        </w:rPr>
      </w:pPr>
      <w:r w:rsidRPr="00DC7BFD">
        <w:rPr>
          <w:lang w:val="es-ES"/>
        </w:rPr>
        <w:t xml:space="preserve">A. </w:t>
      </w:r>
      <w:proofErr w:type="spellStart"/>
      <w:r w:rsidRPr="00DC7BFD">
        <w:rPr>
          <w:lang w:val="es-ES"/>
        </w:rPr>
        <w:t>Lafratta</w:t>
      </w:r>
      <w:proofErr w:type="spellEnd"/>
      <w:r w:rsidRPr="00DC7BFD">
        <w:rPr>
          <w:lang w:val="es-ES"/>
        </w:rPr>
        <w:t>, O. Serrano,</w:t>
      </w:r>
      <w:r w:rsidRPr="00DC7BFD">
        <w:rPr>
          <w:vertAlign w:val="superscript"/>
          <w:lang w:val="es-ES"/>
        </w:rPr>
        <w:t xml:space="preserve"> </w:t>
      </w:r>
      <w:r w:rsidRPr="00DC7BFD">
        <w:rPr>
          <w:lang w:val="es-ES"/>
        </w:rPr>
        <w:t xml:space="preserve">P. Masqué, M. A. Mateo, M. </w:t>
      </w:r>
      <w:proofErr w:type="spellStart"/>
      <w:r w:rsidRPr="00DC7BFD">
        <w:rPr>
          <w:lang w:val="es-ES"/>
        </w:rPr>
        <w:t>Fernandes</w:t>
      </w:r>
      <w:proofErr w:type="spellEnd"/>
      <w:r w:rsidRPr="00DC7BFD">
        <w:rPr>
          <w:lang w:val="es-ES"/>
        </w:rPr>
        <w:t xml:space="preserve">, S. </w:t>
      </w:r>
      <w:proofErr w:type="spellStart"/>
      <w:r w:rsidRPr="00DC7BFD">
        <w:rPr>
          <w:lang w:val="es-ES"/>
        </w:rPr>
        <w:t>Gaylard</w:t>
      </w:r>
      <w:proofErr w:type="spellEnd"/>
      <w:r w:rsidRPr="00DC7BFD">
        <w:rPr>
          <w:lang w:val="es-ES"/>
        </w:rPr>
        <w:t xml:space="preserve"> &amp; P.S. </w:t>
      </w:r>
      <w:proofErr w:type="spellStart"/>
      <w:r w:rsidRPr="00DC7BFD">
        <w:rPr>
          <w:lang w:val="es-ES"/>
        </w:rPr>
        <w:t>Lavery</w:t>
      </w:r>
      <w:proofErr w:type="spellEnd"/>
    </w:p>
    <w:p w14:paraId="03A3E9AF" w14:textId="77777777" w:rsidR="00BF4F09" w:rsidRDefault="00BF4F09" w:rsidP="00964AAA">
      <w:pPr>
        <w:tabs>
          <w:tab w:val="left" w:pos="2552"/>
        </w:tabs>
        <w:spacing w:before="120" w:after="120" w:line="480" w:lineRule="auto"/>
        <w:rPr>
          <w:b/>
        </w:rPr>
      </w:pPr>
    </w:p>
    <w:p w14:paraId="77AFD084" w14:textId="77777777" w:rsidR="00BF4F09" w:rsidRDefault="00BF4F09" w:rsidP="00964AAA">
      <w:pPr>
        <w:tabs>
          <w:tab w:val="left" w:pos="2552"/>
        </w:tabs>
        <w:spacing w:before="120" w:after="120" w:line="480" w:lineRule="auto"/>
        <w:rPr>
          <w:b/>
        </w:rPr>
      </w:pPr>
    </w:p>
    <w:p w14:paraId="4A459CB1" w14:textId="77777777" w:rsidR="00BF4F09" w:rsidRDefault="00BF4F09" w:rsidP="00964AAA">
      <w:pPr>
        <w:tabs>
          <w:tab w:val="left" w:pos="2552"/>
        </w:tabs>
        <w:spacing w:before="120" w:after="120" w:line="480" w:lineRule="auto"/>
        <w:rPr>
          <w:b/>
        </w:rPr>
      </w:pPr>
    </w:p>
    <w:p w14:paraId="6BE9166D" w14:textId="77777777" w:rsidR="00BF4F09" w:rsidRDefault="00BF4F09" w:rsidP="00964AAA">
      <w:pPr>
        <w:tabs>
          <w:tab w:val="left" w:pos="2552"/>
        </w:tabs>
        <w:spacing w:before="120" w:after="120" w:line="480" w:lineRule="auto"/>
        <w:rPr>
          <w:b/>
        </w:rPr>
      </w:pPr>
    </w:p>
    <w:p w14:paraId="059E14A9" w14:textId="77777777" w:rsidR="00BF4F09" w:rsidRDefault="00BF4F09" w:rsidP="00964AAA">
      <w:pPr>
        <w:tabs>
          <w:tab w:val="left" w:pos="2552"/>
        </w:tabs>
        <w:spacing w:before="120" w:after="120" w:line="480" w:lineRule="auto"/>
        <w:rPr>
          <w:b/>
        </w:rPr>
      </w:pPr>
    </w:p>
    <w:p w14:paraId="247C98F0" w14:textId="77777777" w:rsidR="00BF4F09" w:rsidRDefault="00BF4F09" w:rsidP="00964AAA">
      <w:pPr>
        <w:tabs>
          <w:tab w:val="left" w:pos="2552"/>
        </w:tabs>
        <w:spacing w:before="120" w:after="120" w:line="480" w:lineRule="auto"/>
        <w:rPr>
          <w:b/>
        </w:rPr>
      </w:pPr>
    </w:p>
    <w:p w14:paraId="43AD50CB" w14:textId="77777777" w:rsidR="00BF4F09" w:rsidRDefault="00BF4F09" w:rsidP="00964AAA">
      <w:pPr>
        <w:tabs>
          <w:tab w:val="left" w:pos="2552"/>
        </w:tabs>
        <w:spacing w:before="120" w:after="120" w:line="480" w:lineRule="auto"/>
        <w:rPr>
          <w:b/>
        </w:rPr>
      </w:pPr>
    </w:p>
    <w:p w14:paraId="2EC6FB73" w14:textId="77777777" w:rsidR="00BF4F09" w:rsidRDefault="00BF4F09" w:rsidP="00964AAA">
      <w:pPr>
        <w:tabs>
          <w:tab w:val="left" w:pos="2552"/>
        </w:tabs>
        <w:spacing w:before="120" w:after="120" w:line="480" w:lineRule="auto"/>
        <w:rPr>
          <w:b/>
        </w:rPr>
      </w:pPr>
    </w:p>
    <w:p w14:paraId="4F3F4A28" w14:textId="54B6F614" w:rsidR="00BF4F09" w:rsidRDefault="00BF4F09" w:rsidP="00964AAA">
      <w:pPr>
        <w:tabs>
          <w:tab w:val="left" w:pos="2552"/>
        </w:tabs>
        <w:spacing w:before="120" w:after="120" w:line="480" w:lineRule="auto"/>
        <w:rPr>
          <w:b/>
        </w:rPr>
      </w:pPr>
    </w:p>
    <w:p w14:paraId="0A0B2DAB" w14:textId="77777777" w:rsidR="00BF4F09" w:rsidRDefault="00BF4F09" w:rsidP="00964AAA">
      <w:pPr>
        <w:tabs>
          <w:tab w:val="left" w:pos="2552"/>
        </w:tabs>
        <w:spacing w:before="120" w:after="120" w:line="480" w:lineRule="auto"/>
        <w:rPr>
          <w:b/>
        </w:rPr>
      </w:pPr>
    </w:p>
    <w:p w14:paraId="667EB2DC" w14:textId="77777777" w:rsidR="00BF4F09" w:rsidRDefault="00BF4F09" w:rsidP="00964AAA">
      <w:pPr>
        <w:tabs>
          <w:tab w:val="left" w:pos="2552"/>
        </w:tabs>
        <w:spacing w:before="120" w:after="120" w:line="480" w:lineRule="auto"/>
        <w:rPr>
          <w:b/>
        </w:rPr>
      </w:pPr>
    </w:p>
    <w:p w14:paraId="5DCEA1D9" w14:textId="5B23ED94" w:rsidR="00BF4F09" w:rsidRDefault="00BF4F09" w:rsidP="006F7C84">
      <w:pPr>
        <w:rPr>
          <w:b/>
        </w:rPr>
      </w:pPr>
      <w:r>
        <w:rPr>
          <w:b/>
        </w:rPr>
        <w:br w:type="page"/>
      </w:r>
    </w:p>
    <w:p w14:paraId="6E05F171" w14:textId="1A921B21" w:rsidR="00DB00B0" w:rsidRPr="00AF762F" w:rsidRDefault="007705BA" w:rsidP="00C76E32">
      <w:pPr>
        <w:spacing w:before="120" w:after="120" w:line="480" w:lineRule="auto"/>
        <w:jc w:val="both"/>
      </w:pPr>
      <w:r w:rsidRPr="00AF762F">
        <w:rPr>
          <w:b/>
        </w:rPr>
        <w:lastRenderedPageBreak/>
        <w:t>T</w:t>
      </w:r>
      <w:r w:rsidR="001441E4" w:rsidRPr="00AF762F">
        <w:rPr>
          <w:b/>
        </w:rPr>
        <w:t xml:space="preserve">able </w:t>
      </w:r>
      <w:r w:rsidR="00583DA1">
        <w:rPr>
          <w:b/>
        </w:rPr>
        <w:t>S</w:t>
      </w:r>
      <w:r w:rsidR="00DB00B0" w:rsidRPr="00AF762F">
        <w:rPr>
          <w:b/>
        </w:rPr>
        <w:t>1</w:t>
      </w:r>
      <w:r w:rsidR="001441E4" w:rsidRPr="00AF762F">
        <w:t xml:space="preserve">. Radiocarbon dating of the shells from the 12 cores used for this study. </w:t>
      </w:r>
      <w:r w:rsidR="00E33237" w:rsidRPr="00AF762F">
        <w:t>All radiocarbon dates were calibrated with CALIB software v.</w:t>
      </w:r>
      <w:r w:rsidR="00164561" w:rsidRPr="00AF762F">
        <w:t>7.1</w:t>
      </w:r>
      <w:r w:rsidR="00E33237" w:rsidRPr="00AF762F">
        <w:t xml:space="preserve"> </w:t>
      </w:r>
      <w:r w:rsidR="00E33237" w:rsidRPr="00AF762F">
        <w:fldChar w:fldCharType="begin" w:fldLock="1"/>
      </w:r>
      <w:r w:rsidR="00583DA1">
        <w:instrText>ADDIN CSL_CITATION { "citationItems" : [ { "id" : "ITEM-1", "itemData" : { "URL" : "http://calib.org", "accessed" : { "date-parts" : [ [ "2018", "1", "13" ] ] }, "author" : [ { "dropping-particle" : "", "family" : "Stuiver", "given" : "M.", "non-dropping-particle" : "", "parse-names" : false, "suffix" : "" }, { "dropping-particle" : "", "family" : "Reimer", "given" : "P.J.", "non-dropping-particle" : "", "parse-names" : false, "suffix" : "" }, { "dropping-particle" : "", "family" : "Reimer", "given" : "R.W.", "non-dropping-particle" : "", "parse-names" : false, "suffix" : "" } ], "id" : "ITEM-1", "issued" : { "date-parts" : [ [ "2018" ] ] }, "number" : "7.1", "title" : "CALIB 7.1", "type" : "webpage" }, "uris" : [ "http://www.mendeley.com/documents/?uuid=071c41c6-003c-4658-82a8-1defaab155a0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E33237" w:rsidRPr="00AF762F">
        <w:fldChar w:fldCharType="separate"/>
      </w:r>
      <w:r w:rsidR="00E33237" w:rsidRPr="00AF762F">
        <w:rPr>
          <w:noProof/>
        </w:rPr>
        <w:t>[1]</w:t>
      </w:r>
      <w:r w:rsidR="00E33237" w:rsidRPr="00AF762F">
        <w:fldChar w:fldCharType="end"/>
      </w:r>
      <w:r w:rsidR="00E33237" w:rsidRPr="00AF762F">
        <w:t xml:space="preserve">. </w:t>
      </w:r>
      <w:r w:rsidR="001441E4" w:rsidRPr="00AF762F">
        <w:t>The reservoir effect (RE) affecting the ages was 71 years</w:t>
      </w:r>
      <w:r w:rsidR="00A23930" w:rsidRPr="00AF762F">
        <w:t xml:space="preserve"> </w:t>
      </w:r>
      <w:r w:rsidR="00A23930" w:rsidRPr="00AF762F">
        <w:fldChar w:fldCharType="begin" w:fldLock="1"/>
      </w:r>
      <w:r w:rsidR="00E33237" w:rsidRPr="00AF762F">
        <w:instrText>ADDIN CSL_CITATION { "citationItems" : [ { "id" : "ITEM-1", "itemData" : { "author" : [ { "dropping-particle" : "", "family" : "Bowman", "given" : "G. M.", "non-dropping-particle" : "", "parse-names" : false, "suffix" : "" } ], "container-title" : "Australian Archaeology", "id" : "ITEM-1", "issued" : { "date-parts" : [ [ "1985" ] ] }, "page" : "58-67", "title" : "Oceanic reservoir correction for marine radiocarbon dates from Northwestern Australia", "type" : "article-journal", "volume" : "20" }, "uris" : [ "http://www.mendeley.com/documents/?uuid=8e717046-c465-4b9f-80ad-e4a47171a4ab" ] } ], "mendeley" : { "formattedCitation" : "[2]", "plainTextFormattedCitation" : "[2]", "previouslyFormattedCitation" : "[2]" }, "properties" : {  }, "schema" : "https://github.com/citation-style-language/schema/raw/master/csl-citation.json" }</w:instrText>
      </w:r>
      <w:r w:rsidR="00A23930" w:rsidRPr="00AF762F">
        <w:fldChar w:fldCharType="separate"/>
      </w:r>
      <w:r w:rsidR="00E33237" w:rsidRPr="00AF762F">
        <w:rPr>
          <w:noProof/>
        </w:rPr>
        <w:t>[2]</w:t>
      </w:r>
      <w:r w:rsidR="00A23930" w:rsidRPr="00AF762F">
        <w:fldChar w:fldCharType="end"/>
      </w:r>
      <w:r w:rsidR="001441E4" w:rsidRPr="00AF762F">
        <w:t xml:space="preserve"> and was ac</w:t>
      </w:r>
      <w:r w:rsidR="008C1E03" w:rsidRPr="00AF762F">
        <w:t>counted in the corrected ages (C</w:t>
      </w:r>
      <w:r w:rsidR="001441E4" w:rsidRPr="00AF762F">
        <w:t>al years BP) were BP stands for ‘before the present’, set to AD 2014.</w:t>
      </w:r>
    </w:p>
    <w:tbl>
      <w:tblPr>
        <w:tblW w:w="12631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291"/>
        <w:gridCol w:w="1134"/>
        <w:gridCol w:w="838"/>
        <w:gridCol w:w="1855"/>
        <w:gridCol w:w="1276"/>
        <w:gridCol w:w="1276"/>
        <w:gridCol w:w="1701"/>
        <w:gridCol w:w="1559"/>
        <w:gridCol w:w="803"/>
        <w:gridCol w:w="898"/>
      </w:tblGrid>
      <w:tr w:rsidR="004F48EC" w:rsidRPr="007620FF" w14:paraId="7B46646F" w14:textId="77777777" w:rsidTr="004F48EC">
        <w:trPr>
          <w:trHeight w:val="320"/>
        </w:trPr>
        <w:tc>
          <w:tcPr>
            <w:tcW w:w="129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38BE2E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Site</w:t>
            </w:r>
          </w:p>
        </w:tc>
        <w:tc>
          <w:tcPr>
            <w:tcW w:w="1134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E4D0D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Core ID</w:t>
            </w:r>
          </w:p>
        </w:tc>
        <w:tc>
          <w:tcPr>
            <w:tcW w:w="838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2C91C3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epth</w:t>
            </w:r>
          </w:p>
        </w:tc>
        <w:tc>
          <w:tcPr>
            <w:tcW w:w="185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E0AE8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AMS Direct</w:t>
            </w:r>
          </w:p>
        </w:tc>
        <w:tc>
          <w:tcPr>
            <w:tcW w:w="127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94057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Raw age</w:t>
            </w:r>
          </w:p>
        </w:tc>
        <w:tc>
          <w:tcPr>
            <w:tcW w:w="127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A3C99B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Age error</w:t>
            </w:r>
          </w:p>
        </w:tc>
        <w:tc>
          <w:tcPr>
            <w:tcW w:w="170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7A0B83" w14:textId="77777777" w:rsidR="004F48EC" w:rsidRPr="004F48EC" w:rsidRDefault="004F48EC" w:rsidP="004F48EC">
            <w:pPr>
              <w:jc w:val="center"/>
            </w:pPr>
            <w:proofErr w:type="spellStart"/>
            <w:r w:rsidRPr="004F48EC">
              <w:t>Calib</w:t>
            </w:r>
            <w:proofErr w:type="spellEnd"/>
            <w:r w:rsidRPr="004F48EC">
              <w:t xml:space="preserve"> 7.1</w:t>
            </w:r>
          </w:p>
        </w:tc>
        <w:tc>
          <w:tcPr>
            <w:tcW w:w="1559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187003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Corrected age</w:t>
            </w:r>
          </w:p>
        </w:tc>
        <w:tc>
          <w:tcPr>
            <w:tcW w:w="1701" w:type="dxa"/>
            <w:gridSpan w:val="2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8E119D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Corrected age error</w:t>
            </w:r>
          </w:p>
        </w:tc>
      </w:tr>
      <w:tr w:rsidR="004F48EC" w:rsidRPr="007620FF" w14:paraId="24205E91" w14:textId="77777777" w:rsidTr="004F48EC">
        <w:trPr>
          <w:trHeight w:val="350"/>
        </w:trPr>
        <w:tc>
          <w:tcPr>
            <w:tcW w:w="12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880390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 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FD944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 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2EA0B8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cm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D87168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sample ID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839652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(year BP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2AA539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(+/−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1168F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Cal AD/BC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F42C0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(Cal years BP-RE)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4A357B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+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26BD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</w:t>
            </w:r>
          </w:p>
        </w:tc>
      </w:tr>
      <w:tr w:rsidR="004F48EC" w:rsidRPr="007620FF" w14:paraId="6F1021BF" w14:textId="77777777" w:rsidTr="004F48EC">
        <w:trPr>
          <w:trHeight w:val="300"/>
        </w:trPr>
        <w:tc>
          <w:tcPr>
            <w:tcW w:w="1291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8B6C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Resilient</w:t>
            </w: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87216" w14:textId="6B16B992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R</w:t>
            </w:r>
            <w:r w:rsidR="0066463D">
              <w:rPr>
                <w:color w:val="000000"/>
              </w:rPr>
              <w:t>s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6DC3F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46.8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4561E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2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87FF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44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1C9A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1B182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397A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DA9D3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8DA6B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</w:tr>
      <w:tr w:rsidR="004F48EC" w:rsidRPr="007620FF" w14:paraId="295E6403" w14:textId="77777777" w:rsidTr="004F48EC">
        <w:trPr>
          <w:trHeight w:val="186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EB8549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526BF" w14:textId="3946C595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R</w:t>
            </w:r>
            <w:r w:rsidR="0066463D">
              <w:rPr>
                <w:color w:val="000000"/>
              </w:rPr>
              <w:t>s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8C566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94.2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CD37D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24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A433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81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188E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0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D930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449 Cal A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E6B9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400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41E64E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65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D1A80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117</w:t>
            </w:r>
          </w:p>
        </w:tc>
      </w:tr>
      <w:tr w:rsidR="004F48EC" w:rsidRPr="007620FF" w14:paraId="2AA88CA1" w14:textId="77777777" w:rsidTr="004F48EC">
        <w:trPr>
          <w:trHeight w:val="161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2F93D2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4692C4" w14:textId="4EFF7560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R</w:t>
            </w:r>
            <w:r w:rsidR="0066463D">
              <w:rPr>
                <w:color w:val="000000"/>
              </w:rPr>
              <w:t>s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793AE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63.6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D47CC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2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C3396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468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7EFCB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795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B1C47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CAB463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772BC8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D76E1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</w:tr>
      <w:tr w:rsidR="004F48EC" w:rsidRPr="007620FF" w14:paraId="2714D1D8" w14:textId="77777777" w:rsidTr="004F48EC">
        <w:trPr>
          <w:trHeight w:val="124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27CF96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5371D3" w14:textId="2AEC86E3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R</w:t>
            </w:r>
            <w:r w:rsidR="0066463D">
              <w:rPr>
                <w:color w:val="000000"/>
              </w:rPr>
              <w:t>s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429EA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62.2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CDD8FD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1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0A5E38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065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CD4B03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9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C35C32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2636 Cal BC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B4ED83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4354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08A47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96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9A35F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326</w:t>
            </w:r>
          </w:p>
        </w:tc>
      </w:tr>
      <w:tr w:rsidR="004F48EC" w:rsidRPr="007620FF" w14:paraId="57376FB9" w14:textId="77777777" w:rsidTr="004F48EC">
        <w:trPr>
          <w:trHeight w:val="99"/>
        </w:trPr>
        <w:tc>
          <w:tcPr>
            <w:tcW w:w="1291" w:type="dxa"/>
            <w:vMerge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4C31D23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41C778" w14:textId="35B99095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R</w:t>
            </w:r>
            <w:r w:rsidR="0066463D">
              <w:rPr>
                <w:color w:val="000000"/>
              </w:rPr>
              <w:t>s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8E14D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07.0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C1880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20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8CDA0C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466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95E63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AD7603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788 Cal AD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954D79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055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C9E28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71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003A75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144</w:t>
            </w:r>
          </w:p>
        </w:tc>
      </w:tr>
      <w:tr w:rsidR="004F48EC" w:rsidRPr="007620FF" w14:paraId="24CA5CC1" w14:textId="77777777" w:rsidTr="004F48EC">
        <w:trPr>
          <w:trHeight w:val="300"/>
        </w:trPr>
        <w:tc>
          <w:tcPr>
            <w:tcW w:w="1291" w:type="dxa"/>
            <w:vMerge w:val="restart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C5F230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Recovered</w:t>
            </w:r>
          </w:p>
        </w:tc>
        <w:tc>
          <w:tcPr>
            <w:tcW w:w="1134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E8D715" w14:textId="29657EAE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R</w:t>
            </w:r>
            <w:r w:rsidR="0066463D">
              <w:rPr>
                <w:color w:val="000000"/>
              </w:rPr>
              <w:t>c</w:t>
            </w:r>
          </w:p>
        </w:tc>
        <w:tc>
          <w:tcPr>
            <w:tcW w:w="83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900A9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59.7</w:t>
            </w:r>
          </w:p>
        </w:tc>
        <w:tc>
          <w:tcPr>
            <w:tcW w:w="1855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F2DAA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13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BC3C4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48457</w:t>
            </w:r>
          </w:p>
        </w:tc>
        <w:tc>
          <w:tcPr>
            <w:tcW w:w="1276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6114F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937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6DD870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1559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152DE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0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8FFD38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98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F22D8D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</w:tr>
      <w:tr w:rsidR="004F48EC" w:rsidRPr="007620FF" w14:paraId="1B0A41BB" w14:textId="77777777" w:rsidTr="004F48EC">
        <w:trPr>
          <w:trHeight w:val="300"/>
        </w:trPr>
        <w:tc>
          <w:tcPr>
            <w:tcW w:w="1291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552C7D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9858C2" w14:textId="2099051A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R</w:t>
            </w:r>
            <w:r w:rsidR="0066463D">
              <w:rPr>
                <w:color w:val="000000"/>
              </w:rPr>
              <w:t>c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91B770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20.8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370D92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1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10514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48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0A4C29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6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188C0C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774 Cal AD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C18950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072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BDC3EB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68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11B99B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148</w:t>
            </w:r>
          </w:p>
        </w:tc>
      </w:tr>
      <w:tr w:rsidR="004F48EC" w:rsidRPr="007620FF" w14:paraId="2AD644D0" w14:textId="77777777" w:rsidTr="004F48EC">
        <w:trPr>
          <w:trHeight w:val="260"/>
        </w:trPr>
        <w:tc>
          <w:tcPr>
            <w:tcW w:w="1291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887547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81688" w14:textId="61DA0B13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R</w:t>
            </w:r>
            <w:r w:rsidR="0066463D">
              <w:rPr>
                <w:color w:val="000000"/>
              </w:rPr>
              <w:t>c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5556B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6.1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AC6E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00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E893B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419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935E12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4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8CB6D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07D2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DE09A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40B6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</w:tr>
      <w:tr w:rsidR="004F48EC" w:rsidRPr="007620FF" w14:paraId="6E2316FF" w14:textId="77777777" w:rsidTr="004F48EC">
        <w:trPr>
          <w:trHeight w:val="80"/>
        </w:trPr>
        <w:tc>
          <w:tcPr>
            <w:tcW w:w="1291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1AA398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2FBBA" w14:textId="04E7CD9E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R</w:t>
            </w:r>
            <w:r w:rsidR="0066463D">
              <w:rPr>
                <w:color w:val="000000"/>
              </w:rPr>
              <w:t>c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FCBA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85.4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40779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01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FB64D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875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17FDC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7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31D99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417 Cal A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34808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460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F1F6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37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419EB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123</w:t>
            </w:r>
          </w:p>
        </w:tc>
      </w:tr>
      <w:tr w:rsidR="004F48EC" w:rsidRPr="007620FF" w14:paraId="70586397" w14:textId="77777777" w:rsidTr="004F48EC">
        <w:trPr>
          <w:trHeight w:val="183"/>
        </w:trPr>
        <w:tc>
          <w:tcPr>
            <w:tcW w:w="1291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36318B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17738A" w14:textId="4BC7E796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R</w:t>
            </w:r>
            <w:r w:rsidR="0066463D">
              <w:rPr>
                <w:color w:val="000000"/>
              </w:rPr>
              <w:t>c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8715D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39.8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E1DCC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0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DF3F3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63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881B88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0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951D6D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722 Cal BC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96C373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56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D4FF59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68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54DABD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151</w:t>
            </w:r>
          </w:p>
        </w:tc>
      </w:tr>
      <w:tr w:rsidR="004F48EC" w:rsidRPr="007620FF" w14:paraId="6CEE2E60" w14:textId="77777777" w:rsidTr="004F48EC">
        <w:trPr>
          <w:trHeight w:val="300"/>
        </w:trPr>
        <w:tc>
          <w:tcPr>
            <w:tcW w:w="1291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F19D62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2F6017" w14:textId="4F0C4061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4R</w:t>
            </w:r>
            <w:r w:rsidR="0066463D">
              <w:rPr>
                <w:color w:val="000000"/>
              </w:rPr>
              <w:t>c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8621A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30.1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C4FE13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17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53D78C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85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80FBFD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2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4FE27E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778 Cal BC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B0BD7C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638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62235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54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F2FD5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200</w:t>
            </w:r>
          </w:p>
        </w:tc>
      </w:tr>
      <w:tr w:rsidR="004F48EC" w:rsidRPr="007620FF" w14:paraId="27A70F84" w14:textId="77777777" w:rsidTr="004F48EC">
        <w:trPr>
          <w:trHeight w:val="300"/>
        </w:trPr>
        <w:tc>
          <w:tcPr>
            <w:tcW w:w="1291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75FA10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06DB8E" w14:textId="240EAFBE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5R</w:t>
            </w:r>
            <w:r w:rsidR="0066463D">
              <w:rPr>
                <w:color w:val="000000"/>
              </w:rPr>
              <w:t>c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21A2B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11.9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6C0EE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18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85D98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506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F7609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4087ED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612 Cal BC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AB3C48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5453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345DE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73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049A7B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130</w:t>
            </w:r>
          </w:p>
        </w:tc>
      </w:tr>
      <w:tr w:rsidR="004F48EC" w:rsidRPr="007620FF" w14:paraId="22DB2032" w14:textId="77777777" w:rsidTr="004F48EC">
        <w:trPr>
          <w:trHeight w:val="300"/>
        </w:trPr>
        <w:tc>
          <w:tcPr>
            <w:tcW w:w="1291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0B0295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F00D7" w14:textId="6278D214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R</w:t>
            </w:r>
            <w:r w:rsidR="0066463D">
              <w:rPr>
                <w:color w:val="000000"/>
              </w:rPr>
              <w:t>c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03BD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2.9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41A72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26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7468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638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89A73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6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2A3AF2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535 Cal AD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24117B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11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F8509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68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5F6CB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181</w:t>
            </w:r>
          </w:p>
        </w:tc>
      </w:tr>
      <w:tr w:rsidR="004F48EC" w:rsidRPr="007620FF" w14:paraId="49C0C5C7" w14:textId="77777777" w:rsidTr="004F48EC">
        <w:trPr>
          <w:trHeight w:val="173"/>
        </w:trPr>
        <w:tc>
          <w:tcPr>
            <w:tcW w:w="1291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B6EE51F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8B09F" w14:textId="50204319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R</w:t>
            </w:r>
            <w:r w:rsidR="0066463D">
              <w:rPr>
                <w:color w:val="000000"/>
              </w:rPr>
              <w:t>c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CC63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93.6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CE899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2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40D78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410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5B74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1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4A38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385 Cal BC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1C37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4185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37A4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14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6C06C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199</w:t>
            </w:r>
          </w:p>
        </w:tc>
      </w:tr>
      <w:tr w:rsidR="004F48EC" w:rsidRPr="007620FF" w14:paraId="7308A17F" w14:textId="77777777" w:rsidTr="004F48EC">
        <w:trPr>
          <w:trHeight w:val="178"/>
        </w:trPr>
        <w:tc>
          <w:tcPr>
            <w:tcW w:w="1291" w:type="dxa"/>
            <w:vMerge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3703545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B8409B" w14:textId="00BAFD43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6R</w:t>
            </w:r>
            <w:r w:rsidR="0066463D">
              <w:rPr>
                <w:color w:val="000000"/>
              </w:rPr>
              <w:t>c</w:t>
            </w:r>
          </w:p>
        </w:tc>
        <w:tc>
          <w:tcPr>
            <w:tcW w:w="83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93380C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48.7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DA17F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353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D6A6B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2491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C68C99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53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0CCCC8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2186 Cal BC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18F09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401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D2CC3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90</w:t>
            </w:r>
          </w:p>
        </w:tc>
        <w:tc>
          <w:tcPr>
            <w:tcW w:w="89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F026AE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191</w:t>
            </w:r>
          </w:p>
        </w:tc>
      </w:tr>
      <w:tr w:rsidR="004F48EC" w:rsidRPr="007620FF" w14:paraId="67B23E84" w14:textId="77777777" w:rsidTr="004F48EC">
        <w:trPr>
          <w:trHeight w:val="300"/>
        </w:trPr>
        <w:tc>
          <w:tcPr>
            <w:tcW w:w="1291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87F7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Bare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AFF672" w14:textId="060F091C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1B</w:t>
            </w:r>
          </w:p>
        </w:tc>
        <w:tc>
          <w:tcPr>
            <w:tcW w:w="83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8E159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76.0</w:t>
            </w:r>
          </w:p>
        </w:tc>
        <w:tc>
          <w:tcPr>
            <w:tcW w:w="18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DEC860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06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B9DD2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51765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65BF3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16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657499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3706B2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0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08B0D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74B0E0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</w:tr>
      <w:tr w:rsidR="004F48EC" w:rsidRPr="007620FF" w14:paraId="0756ED87" w14:textId="77777777" w:rsidTr="004F48EC">
        <w:trPr>
          <w:trHeight w:val="300"/>
        </w:trPr>
        <w:tc>
          <w:tcPr>
            <w:tcW w:w="129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15302F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E659F0" w14:textId="09DD2B8D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2B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14FE0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60.0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61B14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405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DAB1C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5395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E2257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527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C3EC8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557D3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B0703C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CE607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−</w:t>
            </w:r>
          </w:p>
        </w:tc>
      </w:tr>
      <w:tr w:rsidR="004F48EC" w:rsidRPr="007620FF" w14:paraId="0E1C4F06" w14:textId="77777777" w:rsidTr="004F48EC">
        <w:trPr>
          <w:trHeight w:val="174"/>
        </w:trPr>
        <w:tc>
          <w:tcPr>
            <w:tcW w:w="129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E3198A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79BE3" w14:textId="04DC7DED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B</w:t>
            </w:r>
          </w:p>
        </w:tc>
        <w:tc>
          <w:tcPr>
            <w:tcW w:w="8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42000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7.8</w:t>
            </w:r>
          </w:p>
        </w:tc>
        <w:tc>
          <w:tcPr>
            <w:tcW w:w="18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4CA1F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397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E49A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663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BC1F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8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BF838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751 Cal BC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E599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602</w:t>
            </w:r>
          </w:p>
        </w:tc>
        <w:tc>
          <w:tcPr>
            <w:tcW w:w="8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10F8D2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63</w:t>
            </w:r>
          </w:p>
        </w:tc>
        <w:tc>
          <w:tcPr>
            <w:tcW w:w="8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6807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166</w:t>
            </w:r>
          </w:p>
        </w:tc>
      </w:tr>
      <w:tr w:rsidR="004F48EC" w:rsidRPr="007620FF" w14:paraId="49BFCD86" w14:textId="77777777" w:rsidTr="004F48EC">
        <w:trPr>
          <w:trHeight w:val="149"/>
        </w:trPr>
        <w:tc>
          <w:tcPr>
            <w:tcW w:w="129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104636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6265D3" w14:textId="19D79C10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B</w:t>
            </w:r>
          </w:p>
        </w:tc>
        <w:tc>
          <w:tcPr>
            <w:tcW w:w="83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E9322E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78.6</w:t>
            </w:r>
          </w:p>
        </w:tc>
        <w:tc>
          <w:tcPr>
            <w:tcW w:w="185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70972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398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22245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264</w:t>
            </w:r>
          </w:p>
        </w:tc>
        <w:tc>
          <w:tcPr>
            <w:tcW w:w="127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999253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8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F4B2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78 Cal AD</w:t>
            </w:r>
          </w:p>
        </w:tc>
        <w:tc>
          <w:tcPr>
            <w:tcW w:w="155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2D83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903</w:t>
            </w:r>
          </w:p>
        </w:tc>
        <w:tc>
          <w:tcPr>
            <w:tcW w:w="8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D3634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389</w:t>
            </w:r>
          </w:p>
        </w:tc>
        <w:tc>
          <w:tcPr>
            <w:tcW w:w="89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557A2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53</w:t>
            </w:r>
          </w:p>
        </w:tc>
      </w:tr>
      <w:tr w:rsidR="004F48EC" w:rsidRPr="007620FF" w14:paraId="44732071" w14:textId="77777777" w:rsidTr="004F48EC">
        <w:trPr>
          <w:trHeight w:val="300"/>
        </w:trPr>
        <w:tc>
          <w:tcPr>
            <w:tcW w:w="1291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3C6831" w14:textId="77777777" w:rsidR="004F48EC" w:rsidRPr="004F48EC" w:rsidRDefault="004F48EC" w:rsidP="004F48EC">
            <w:pPr>
              <w:rPr>
                <w:color w:val="000000"/>
              </w:rPr>
            </w:pPr>
          </w:p>
        </w:tc>
        <w:tc>
          <w:tcPr>
            <w:tcW w:w="1134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7609D3" w14:textId="7F8AC8DD" w:rsidR="004F48EC" w:rsidRPr="004F48EC" w:rsidRDefault="00802D74" w:rsidP="004F48EC">
            <w:pPr>
              <w:jc w:val="center"/>
              <w:rPr>
                <w:color w:val="000000"/>
              </w:rPr>
            </w:pPr>
            <w:r>
              <w:rPr>
                <w:color w:val="000000"/>
              </w:rPr>
              <w:t>3B</w:t>
            </w:r>
          </w:p>
        </w:tc>
        <w:tc>
          <w:tcPr>
            <w:tcW w:w="8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63BE5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60.0</w:t>
            </w:r>
          </w:p>
        </w:tc>
        <w:tc>
          <w:tcPr>
            <w:tcW w:w="18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88FB07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D-AMS 010399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12E79A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5502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4BD14B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29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A8F5A1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4044 Cal BC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E3CA9F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5910</w:t>
            </w:r>
          </w:p>
        </w:tc>
        <w:tc>
          <w:tcPr>
            <w:tcW w:w="8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E12B40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148</w:t>
            </w:r>
          </w:p>
        </w:tc>
        <w:tc>
          <w:tcPr>
            <w:tcW w:w="8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4508E6" w14:textId="77777777" w:rsidR="004F48EC" w:rsidRPr="004F48EC" w:rsidRDefault="004F48EC" w:rsidP="004F48EC">
            <w:pPr>
              <w:jc w:val="center"/>
              <w:rPr>
                <w:color w:val="000000"/>
              </w:rPr>
            </w:pPr>
            <w:r w:rsidRPr="004F48EC">
              <w:rPr>
                <w:color w:val="000000"/>
              </w:rPr>
              <w:t>-173</w:t>
            </w:r>
          </w:p>
        </w:tc>
      </w:tr>
    </w:tbl>
    <w:p w14:paraId="0AB41350" w14:textId="5D4840F3" w:rsidR="0036572D" w:rsidRDefault="0036572D" w:rsidP="00113C06">
      <w:pPr>
        <w:jc w:val="both"/>
        <w:rPr>
          <w:b/>
        </w:rPr>
      </w:pPr>
      <w:r>
        <w:rPr>
          <w:b/>
        </w:rPr>
        <w:br w:type="page"/>
      </w:r>
    </w:p>
    <w:p w14:paraId="2064D1AC" w14:textId="21AAC01A" w:rsidR="001F4F86" w:rsidRDefault="001F4F86" w:rsidP="001F4F86">
      <w:pPr>
        <w:spacing w:line="480" w:lineRule="auto"/>
      </w:pPr>
      <w:r w:rsidRPr="00A4626A">
        <w:rPr>
          <w:b/>
        </w:rPr>
        <w:lastRenderedPageBreak/>
        <w:t xml:space="preserve">Table S2. </w:t>
      </w:r>
      <w:r w:rsidRPr="00A4626A">
        <w:t>Statistical report of the Kruskal-Wallis (K-W) test</w:t>
      </w:r>
      <w:r>
        <w:t xml:space="preserve"> for the top 20 cm (a) and 100 cm (b) of seagrass soil</w:t>
      </w:r>
      <w:r w:rsidRPr="00A4626A">
        <w:t xml:space="preserve">. Rs = Resilient meadows; </w:t>
      </w:r>
      <w:proofErr w:type="spellStart"/>
      <w:r w:rsidRPr="00A4626A">
        <w:t>Rc</w:t>
      </w:r>
      <w:proofErr w:type="spellEnd"/>
      <w:r w:rsidRPr="00A4626A">
        <w:t xml:space="preserve"> = Recovered meadows; B = Bare</w:t>
      </w:r>
      <w:r w:rsidR="00CE72DC">
        <w:t xml:space="preserve"> soil</w:t>
      </w:r>
      <w:r w:rsidRPr="00A4626A">
        <w:t>; N = number of samples</w:t>
      </w:r>
    </w:p>
    <w:p w14:paraId="56CC8288" w14:textId="77777777" w:rsidR="001F4F86" w:rsidRPr="00995E61" w:rsidRDefault="001F4F86" w:rsidP="001F4F86">
      <w:pPr>
        <w:spacing w:line="480" w:lineRule="auto"/>
        <w:rPr>
          <w:b/>
        </w:rPr>
      </w:pPr>
      <w:r w:rsidRPr="00995E61">
        <w:rPr>
          <w:b/>
        </w:rPr>
        <w:t>a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330"/>
        <w:gridCol w:w="597"/>
        <w:gridCol w:w="596"/>
        <w:gridCol w:w="596"/>
        <w:gridCol w:w="491"/>
        <w:gridCol w:w="491"/>
        <w:gridCol w:w="491"/>
        <w:gridCol w:w="491"/>
        <w:gridCol w:w="491"/>
        <w:gridCol w:w="491"/>
        <w:gridCol w:w="666"/>
        <w:gridCol w:w="665"/>
        <w:gridCol w:w="665"/>
      </w:tblGrid>
      <w:tr w:rsidR="001F4F86" w:rsidRPr="007E3484" w14:paraId="305F7F50" w14:textId="77777777" w:rsidTr="0016349C">
        <w:trPr>
          <w:trHeight w:val="320"/>
        </w:trPr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double" w:sz="6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88D72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K-W test</w:t>
            </w:r>
          </w:p>
        </w:tc>
        <w:tc>
          <w:tcPr>
            <w:tcW w:w="0" w:type="auto"/>
            <w:gridSpan w:val="3"/>
            <w:tcBorders>
              <w:top w:val="single" w:sz="8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091739CA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Density (g</w:t>
            </w:r>
            <w:r>
              <w:rPr>
                <w:color w:val="000000"/>
              </w:rPr>
              <w:t xml:space="preserve"> </w:t>
            </w:r>
            <w:proofErr w:type="gramStart"/>
            <w:r w:rsidRPr="007E3484">
              <w:rPr>
                <w:color w:val="000000"/>
              </w:rPr>
              <w:t>cm</w:t>
            </w:r>
            <w:r w:rsidRPr="007E3484">
              <w:rPr>
                <w:color w:val="000000"/>
                <w:vertAlign w:val="superscript"/>
              </w:rPr>
              <w:t>-3</w:t>
            </w:r>
            <w:proofErr w:type="gramEnd"/>
            <w:r w:rsidRPr="007E3484">
              <w:rPr>
                <w:color w:val="000000"/>
              </w:rPr>
              <w:t>)</w:t>
            </w:r>
          </w:p>
        </w:tc>
        <w:tc>
          <w:tcPr>
            <w:tcW w:w="0" w:type="auto"/>
            <w:gridSpan w:val="3"/>
            <w:tcBorders>
              <w:top w:val="single" w:sz="8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5B10B919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C</w:t>
            </w:r>
            <w:r w:rsidRPr="007E3484">
              <w:rPr>
                <w:color w:val="000000"/>
                <w:vertAlign w:val="subscript"/>
              </w:rPr>
              <w:t>org</w:t>
            </w:r>
            <w:r w:rsidRPr="007E3484">
              <w:rPr>
                <w:color w:val="000000"/>
              </w:rPr>
              <w:t xml:space="preserve"> (%) </w:t>
            </w:r>
          </w:p>
        </w:tc>
        <w:tc>
          <w:tcPr>
            <w:tcW w:w="0" w:type="auto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99CF32" w14:textId="77777777" w:rsidR="001F4F86" w:rsidRPr="007E3484" w:rsidRDefault="001F4F86" w:rsidP="0016349C">
            <w:pPr>
              <w:jc w:val="center"/>
              <w:rPr>
                <w:rFonts w:ascii="Symbol" w:hAnsi="Symbol" w:cs="Calibri"/>
                <w:color w:val="000000"/>
              </w:rPr>
            </w:pPr>
            <w:r w:rsidRPr="007E3484">
              <w:rPr>
                <w:rFonts w:ascii="Symbol" w:hAnsi="Symbol" w:cs="Calibri"/>
                <w:color w:val="000000"/>
              </w:rPr>
              <w:t></w:t>
            </w:r>
            <w:r w:rsidRPr="007E3484">
              <w:rPr>
                <w:color w:val="000000"/>
                <w:vertAlign w:val="superscript"/>
              </w:rPr>
              <w:t>13</w:t>
            </w:r>
            <w:r w:rsidRPr="007E3484">
              <w:rPr>
                <w:color w:val="000000"/>
              </w:rPr>
              <w:t>C (‰)</w:t>
            </w:r>
          </w:p>
        </w:tc>
        <w:tc>
          <w:tcPr>
            <w:tcW w:w="0" w:type="auto"/>
            <w:gridSpan w:val="3"/>
            <w:tcBorders>
              <w:top w:val="single" w:sz="8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AE8635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C</w:t>
            </w:r>
            <w:r w:rsidRPr="007E3484">
              <w:rPr>
                <w:color w:val="000000"/>
                <w:vertAlign w:val="subscript"/>
              </w:rPr>
              <w:t>org</w:t>
            </w:r>
            <w:r w:rsidRPr="007E3484">
              <w:rPr>
                <w:color w:val="000000"/>
              </w:rPr>
              <w:t xml:space="preserve"> stock (kg m</w:t>
            </w:r>
            <w:r w:rsidRPr="007E3484">
              <w:rPr>
                <w:color w:val="000000"/>
                <w:vertAlign w:val="superscript"/>
              </w:rPr>
              <w:t>-2</w:t>
            </w:r>
            <w:r w:rsidRPr="007E3484">
              <w:rPr>
                <w:color w:val="000000"/>
              </w:rPr>
              <w:t>)</w:t>
            </w:r>
          </w:p>
        </w:tc>
      </w:tr>
      <w:tr w:rsidR="001F4F86" w:rsidRPr="007E3484" w14:paraId="22312E89" w14:textId="77777777" w:rsidTr="0016349C">
        <w:trPr>
          <w:trHeight w:val="360"/>
        </w:trPr>
        <w:tc>
          <w:tcPr>
            <w:tcW w:w="0" w:type="auto"/>
            <w:vMerge/>
            <w:tcBorders>
              <w:top w:val="single" w:sz="8" w:space="0" w:color="auto"/>
              <w:left w:val="nil"/>
              <w:bottom w:val="double" w:sz="6" w:space="0" w:color="000000"/>
              <w:right w:val="single" w:sz="4" w:space="0" w:color="auto"/>
            </w:tcBorders>
            <w:vAlign w:val="center"/>
            <w:hideMark/>
          </w:tcPr>
          <w:p w14:paraId="5AA3F4A8" w14:textId="77777777" w:rsidR="001F4F86" w:rsidRPr="007E3484" w:rsidRDefault="001F4F86" w:rsidP="0016349C">
            <w:pPr>
              <w:rPr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5EEDADA4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Rs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5F2B59E6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proofErr w:type="spellStart"/>
            <w:r w:rsidRPr="007E3484">
              <w:rPr>
                <w:color w:val="000000"/>
              </w:rPr>
              <w:t>R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4A6EC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22246176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Rs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68BBA868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proofErr w:type="spellStart"/>
            <w:r w:rsidRPr="007E3484">
              <w:rPr>
                <w:color w:val="000000"/>
              </w:rPr>
              <w:t>R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23894FF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4FB8ADBD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Rs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7AEE00DA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proofErr w:type="spellStart"/>
            <w:r w:rsidRPr="007E3484">
              <w:rPr>
                <w:color w:val="000000"/>
              </w:rPr>
              <w:t>R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7A3B032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7DAB3185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Rs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2B97C6D6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proofErr w:type="spellStart"/>
            <w:r w:rsidRPr="007E3484">
              <w:rPr>
                <w:color w:val="000000"/>
              </w:rPr>
              <w:t>R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78B3BB9B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B</w:t>
            </w:r>
          </w:p>
        </w:tc>
      </w:tr>
      <w:tr w:rsidR="001F4F86" w:rsidRPr="007E3484" w14:paraId="5D053CF7" w14:textId="77777777" w:rsidTr="0016349C">
        <w:trPr>
          <w:trHeight w:val="36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3D2EFBF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445225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03486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BBE5C6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AC8C1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A45634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8BC44F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6E61D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6B117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48EED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C168E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A141D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25DCD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</w:tr>
      <w:tr w:rsidR="001F4F86" w:rsidRPr="007E3484" w14:paraId="304ED5DA" w14:textId="77777777" w:rsidTr="0016349C">
        <w:trPr>
          <w:trHeight w:val="34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00B21D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Mean Ran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DC8F9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3A20B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C5291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8.7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864F5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5F482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7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1C91C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4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D259D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7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8EE32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C6DF29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5.0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C106B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EC1B1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7.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19A7FF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5.3</w:t>
            </w:r>
          </w:p>
        </w:tc>
      </w:tr>
      <w:tr w:rsidR="001F4F86" w:rsidRPr="007E3484" w14:paraId="36C0ADAE" w14:textId="77777777" w:rsidTr="0016349C">
        <w:trPr>
          <w:trHeight w:val="34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6EDB78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i/>
                <w:iCs/>
                <w:color w:val="000000"/>
              </w:rPr>
              <w:t>H</w:t>
            </w:r>
            <w:r w:rsidRPr="007E3484">
              <w:rPr>
                <w:color w:val="000000"/>
              </w:rPr>
              <w:t>-value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6E66B2D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1.5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10AA7C5C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1.1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1952F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0.8</w:t>
            </w:r>
          </w:p>
        </w:tc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51C04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0.5</w:t>
            </w:r>
          </w:p>
        </w:tc>
      </w:tr>
      <w:tr w:rsidR="001F4F86" w:rsidRPr="007E3484" w14:paraId="5B96A439" w14:textId="77777777" w:rsidTr="0016349C">
        <w:trPr>
          <w:trHeight w:val="34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D3B917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i/>
                <w:iCs/>
                <w:color w:val="000000"/>
              </w:rPr>
              <w:t>p</w:t>
            </w:r>
            <w:r w:rsidRPr="007E3484">
              <w:rPr>
                <w:color w:val="000000"/>
              </w:rPr>
              <w:t>-value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D7068C5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0.5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2C7016FF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0.6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2F0EC6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0.7</w:t>
            </w:r>
          </w:p>
        </w:tc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56AF7A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0.8</w:t>
            </w:r>
          </w:p>
        </w:tc>
      </w:tr>
    </w:tbl>
    <w:p w14:paraId="3D2714CB" w14:textId="77777777" w:rsidR="001F4F86" w:rsidRPr="00A4626A" w:rsidRDefault="001F4F86" w:rsidP="001F4F86"/>
    <w:p w14:paraId="1F5593C7" w14:textId="77777777" w:rsidR="001F4F86" w:rsidRPr="00A4626A" w:rsidRDefault="001F4F86" w:rsidP="001F4F86"/>
    <w:p w14:paraId="3112FF94" w14:textId="77777777" w:rsidR="001F4F86" w:rsidRPr="00995E61" w:rsidRDefault="001F4F86" w:rsidP="001F4F86">
      <w:pPr>
        <w:rPr>
          <w:b/>
        </w:rPr>
      </w:pPr>
      <w:r w:rsidRPr="00995E61">
        <w:rPr>
          <w:b/>
        </w:rPr>
        <w:t>b)</w:t>
      </w:r>
    </w:p>
    <w:p w14:paraId="40E392C7" w14:textId="77777777" w:rsidR="001F4F86" w:rsidRPr="00A4626A" w:rsidRDefault="001F4F86" w:rsidP="001F4F86"/>
    <w:tbl>
      <w:tblPr>
        <w:tblW w:w="0" w:type="auto"/>
        <w:tblLook w:val="04A0" w:firstRow="1" w:lastRow="0" w:firstColumn="1" w:lastColumn="0" w:noHBand="0" w:noVBand="1"/>
      </w:tblPr>
      <w:tblGrid>
        <w:gridCol w:w="1330"/>
        <w:gridCol w:w="599"/>
        <w:gridCol w:w="599"/>
        <w:gridCol w:w="599"/>
        <w:gridCol w:w="491"/>
        <w:gridCol w:w="491"/>
        <w:gridCol w:w="491"/>
        <w:gridCol w:w="491"/>
        <w:gridCol w:w="491"/>
        <w:gridCol w:w="491"/>
        <w:gridCol w:w="666"/>
        <w:gridCol w:w="665"/>
        <w:gridCol w:w="665"/>
      </w:tblGrid>
      <w:tr w:rsidR="001F4F86" w:rsidRPr="007E3484" w14:paraId="42B94078" w14:textId="77777777" w:rsidTr="0016349C">
        <w:trPr>
          <w:trHeight w:val="320"/>
        </w:trPr>
        <w:tc>
          <w:tcPr>
            <w:tcW w:w="0" w:type="auto"/>
            <w:vMerge w:val="restart"/>
            <w:tcBorders>
              <w:top w:val="single" w:sz="8" w:space="0" w:color="auto"/>
              <w:left w:val="nil"/>
              <w:bottom w:val="double" w:sz="6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82B71A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K-W test</w:t>
            </w:r>
          </w:p>
        </w:tc>
        <w:tc>
          <w:tcPr>
            <w:tcW w:w="0" w:type="auto"/>
            <w:gridSpan w:val="3"/>
            <w:tcBorders>
              <w:top w:val="single" w:sz="8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32B76658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Density (g/cm</w:t>
            </w:r>
            <w:r w:rsidRPr="007E3484">
              <w:rPr>
                <w:color w:val="000000"/>
                <w:vertAlign w:val="superscript"/>
              </w:rPr>
              <w:t>-3</w:t>
            </w:r>
            <w:r w:rsidRPr="007E3484">
              <w:rPr>
                <w:color w:val="000000"/>
              </w:rPr>
              <w:t>)</w:t>
            </w:r>
          </w:p>
        </w:tc>
        <w:tc>
          <w:tcPr>
            <w:tcW w:w="0" w:type="auto"/>
            <w:gridSpan w:val="3"/>
            <w:tcBorders>
              <w:top w:val="single" w:sz="8" w:space="0" w:color="auto"/>
              <w:left w:val="nil"/>
              <w:bottom w:val="nil"/>
              <w:right w:val="single" w:sz="4" w:space="0" w:color="000000"/>
            </w:tcBorders>
            <w:shd w:val="clear" w:color="auto" w:fill="auto"/>
            <w:vAlign w:val="center"/>
            <w:hideMark/>
          </w:tcPr>
          <w:p w14:paraId="40DE0839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C</w:t>
            </w:r>
            <w:r w:rsidRPr="007E3484">
              <w:rPr>
                <w:color w:val="000000"/>
                <w:vertAlign w:val="subscript"/>
              </w:rPr>
              <w:t>org</w:t>
            </w:r>
            <w:r w:rsidRPr="007E3484">
              <w:rPr>
                <w:color w:val="000000"/>
              </w:rPr>
              <w:t xml:space="preserve"> (%) </w:t>
            </w:r>
          </w:p>
        </w:tc>
        <w:tc>
          <w:tcPr>
            <w:tcW w:w="0" w:type="auto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EE4CC6" w14:textId="77777777" w:rsidR="001F4F86" w:rsidRPr="007E3484" w:rsidRDefault="001F4F86" w:rsidP="0016349C">
            <w:pPr>
              <w:jc w:val="center"/>
              <w:rPr>
                <w:rFonts w:ascii="Symbol" w:hAnsi="Symbol" w:cs="Calibri"/>
                <w:color w:val="000000"/>
              </w:rPr>
            </w:pPr>
            <w:r w:rsidRPr="007E3484">
              <w:rPr>
                <w:rFonts w:ascii="Symbol" w:hAnsi="Symbol" w:cs="Calibri"/>
                <w:color w:val="000000"/>
              </w:rPr>
              <w:t></w:t>
            </w:r>
            <w:r w:rsidRPr="007E3484">
              <w:rPr>
                <w:color w:val="000000"/>
                <w:vertAlign w:val="superscript"/>
              </w:rPr>
              <w:t>13</w:t>
            </w:r>
            <w:r w:rsidRPr="007E3484">
              <w:rPr>
                <w:color w:val="000000"/>
              </w:rPr>
              <w:t>C (‰)</w:t>
            </w:r>
          </w:p>
        </w:tc>
        <w:tc>
          <w:tcPr>
            <w:tcW w:w="0" w:type="auto"/>
            <w:gridSpan w:val="3"/>
            <w:tcBorders>
              <w:top w:val="single" w:sz="8" w:space="0" w:color="auto"/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040824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C</w:t>
            </w:r>
            <w:r w:rsidRPr="007E3484">
              <w:rPr>
                <w:color w:val="000000"/>
                <w:vertAlign w:val="subscript"/>
              </w:rPr>
              <w:t>org</w:t>
            </w:r>
            <w:r w:rsidRPr="007E3484">
              <w:rPr>
                <w:color w:val="000000"/>
              </w:rPr>
              <w:t xml:space="preserve"> stock (kg m</w:t>
            </w:r>
            <w:r w:rsidRPr="007E3484">
              <w:rPr>
                <w:color w:val="000000"/>
                <w:vertAlign w:val="superscript"/>
              </w:rPr>
              <w:t>-2</w:t>
            </w:r>
            <w:r w:rsidRPr="007E3484">
              <w:rPr>
                <w:color w:val="000000"/>
              </w:rPr>
              <w:t>)</w:t>
            </w:r>
          </w:p>
        </w:tc>
      </w:tr>
      <w:tr w:rsidR="001F4F86" w:rsidRPr="007E3484" w14:paraId="024426F1" w14:textId="77777777" w:rsidTr="0016349C">
        <w:trPr>
          <w:trHeight w:val="360"/>
        </w:trPr>
        <w:tc>
          <w:tcPr>
            <w:tcW w:w="0" w:type="auto"/>
            <w:vMerge/>
            <w:tcBorders>
              <w:top w:val="single" w:sz="8" w:space="0" w:color="auto"/>
              <w:left w:val="nil"/>
              <w:bottom w:val="double" w:sz="6" w:space="0" w:color="000000"/>
              <w:right w:val="single" w:sz="4" w:space="0" w:color="auto"/>
            </w:tcBorders>
            <w:vAlign w:val="center"/>
            <w:hideMark/>
          </w:tcPr>
          <w:p w14:paraId="57EB0AF1" w14:textId="77777777" w:rsidR="001F4F86" w:rsidRPr="007E3484" w:rsidRDefault="001F4F86" w:rsidP="0016349C">
            <w:pPr>
              <w:rPr>
                <w:color w:val="000000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6F0FA719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Rs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468A6B55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proofErr w:type="spellStart"/>
            <w:r w:rsidRPr="007E3484">
              <w:rPr>
                <w:color w:val="000000"/>
              </w:rPr>
              <w:t>R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7448275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2A4D8F88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Rs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7C8823C0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proofErr w:type="spellStart"/>
            <w:r w:rsidRPr="007E3484">
              <w:rPr>
                <w:color w:val="000000"/>
              </w:rPr>
              <w:t>R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D08AAB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146476CC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Rs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6D2E3E2F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proofErr w:type="spellStart"/>
            <w:r w:rsidRPr="007E3484">
              <w:rPr>
                <w:color w:val="000000"/>
              </w:rPr>
              <w:t>R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2147541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B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05E312E9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Rs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73593561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proofErr w:type="spellStart"/>
            <w:r w:rsidRPr="007E3484">
              <w:rPr>
                <w:color w:val="000000"/>
              </w:rPr>
              <w:t>Rc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4061C80B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B</w:t>
            </w:r>
          </w:p>
        </w:tc>
      </w:tr>
      <w:tr w:rsidR="001F4F86" w:rsidRPr="007E3484" w14:paraId="6C761BF4" w14:textId="77777777" w:rsidTr="0016349C">
        <w:trPr>
          <w:trHeight w:val="36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968FF8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DDB37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F8757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A7F24E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076677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2ABAF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B14B37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9F5386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40DA7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C8E92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634C9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F3A9E9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A0D8A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3</w:t>
            </w:r>
          </w:p>
        </w:tc>
      </w:tr>
      <w:tr w:rsidR="001F4F86" w:rsidRPr="007E3484" w14:paraId="79F801F1" w14:textId="77777777" w:rsidTr="0016349C">
        <w:trPr>
          <w:trHeight w:val="34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1B6205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color w:val="000000"/>
              </w:rPr>
              <w:t>Mean Rank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8C0F64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37444C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3F0B2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9.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5DBBE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8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BE444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7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F0A8D2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4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8948E6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9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BE5368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5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928AEF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5.3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E8B79C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9.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D8ABC6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6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428514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4.3</w:t>
            </w:r>
          </w:p>
        </w:tc>
      </w:tr>
      <w:tr w:rsidR="001F4F86" w:rsidRPr="007E3484" w14:paraId="547B4C11" w14:textId="77777777" w:rsidTr="0016349C">
        <w:trPr>
          <w:trHeight w:val="340"/>
        </w:trPr>
        <w:tc>
          <w:tcPr>
            <w:tcW w:w="0" w:type="auto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6F704D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i/>
                <w:iCs/>
                <w:color w:val="000000"/>
              </w:rPr>
              <w:t>H</w:t>
            </w:r>
            <w:r w:rsidRPr="007E3484">
              <w:rPr>
                <w:color w:val="000000"/>
              </w:rPr>
              <w:t>-value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03411DD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2.5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89E2799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2.1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61EA07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2.5</w:t>
            </w:r>
          </w:p>
        </w:tc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BF965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2.5</w:t>
            </w:r>
          </w:p>
        </w:tc>
      </w:tr>
      <w:tr w:rsidR="001F4F86" w:rsidRPr="007E3484" w14:paraId="2F43312C" w14:textId="77777777" w:rsidTr="0016349C">
        <w:trPr>
          <w:trHeight w:val="34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2200BE" w14:textId="77777777" w:rsidR="001F4F86" w:rsidRPr="007E3484" w:rsidRDefault="001F4F86" w:rsidP="0016349C">
            <w:pPr>
              <w:jc w:val="center"/>
              <w:rPr>
                <w:color w:val="000000"/>
              </w:rPr>
            </w:pPr>
            <w:r w:rsidRPr="007E3484">
              <w:rPr>
                <w:i/>
                <w:iCs/>
                <w:color w:val="000000"/>
              </w:rPr>
              <w:t>p</w:t>
            </w:r>
            <w:r w:rsidRPr="007E3484">
              <w:rPr>
                <w:color w:val="000000"/>
              </w:rPr>
              <w:t>-value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8834753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0.3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F540DDF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0.4</w:t>
            </w:r>
          </w:p>
        </w:tc>
        <w:tc>
          <w:tcPr>
            <w:tcW w:w="0" w:type="auto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A5123C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0.3</w:t>
            </w:r>
          </w:p>
        </w:tc>
        <w:tc>
          <w:tcPr>
            <w:tcW w:w="0" w:type="auto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B942C5" w14:textId="77777777" w:rsidR="001F4F86" w:rsidRPr="007E3484" w:rsidRDefault="001F4F86" w:rsidP="0016349C">
            <w:pPr>
              <w:jc w:val="center"/>
              <w:rPr>
                <w:color w:val="000000"/>
                <w:sz w:val="22"/>
                <w:szCs w:val="22"/>
              </w:rPr>
            </w:pPr>
            <w:r w:rsidRPr="007E3484">
              <w:rPr>
                <w:color w:val="000000"/>
                <w:sz w:val="22"/>
                <w:szCs w:val="22"/>
              </w:rPr>
              <w:t>0.3</w:t>
            </w:r>
          </w:p>
        </w:tc>
      </w:tr>
    </w:tbl>
    <w:p w14:paraId="3FC221E7" w14:textId="77777777" w:rsidR="001F4F86" w:rsidRPr="00A4626A" w:rsidRDefault="001F4F86" w:rsidP="001F4F86"/>
    <w:p w14:paraId="159B683F" w14:textId="77777777" w:rsidR="001F4F86" w:rsidRPr="00995E61" w:rsidRDefault="001F4F86" w:rsidP="001F4F86"/>
    <w:p w14:paraId="4740E18C" w14:textId="77777777" w:rsidR="001F4F86" w:rsidRDefault="001F4F86" w:rsidP="00113C06">
      <w:pPr>
        <w:jc w:val="both"/>
        <w:rPr>
          <w:b/>
        </w:rPr>
      </w:pPr>
    </w:p>
    <w:p w14:paraId="34E89B54" w14:textId="77777777" w:rsidR="001F4F86" w:rsidRDefault="001F4F86" w:rsidP="00113C06">
      <w:pPr>
        <w:jc w:val="both"/>
        <w:rPr>
          <w:b/>
        </w:rPr>
      </w:pPr>
    </w:p>
    <w:p w14:paraId="209C1F2D" w14:textId="77777777" w:rsidR="001F4F86" w:rsidRDefault="001F4F86" w:rsidP="00113C06">
      <w:pPr>
        <w:jc w:val="both"/>
        <w:rPr>
          <w:b/>
        </w:rPr>
      </w:pPr>
    </w:p>
    <w:p w14:paraId="4607261B" w14:textId="08E55F75" w:rsidR="006831EC" w:rsidRPr="00350FE7" w:rsidRDefault="006831EC" w:rsidP="00113C06">
      <w:pPr>
        <w:jc w:val="both"/>
        <w:rPr>
          <w:bCs/>
        </w:rPr>
      </w:pPr>
      <w:r w:rsidRPr="00A4626A">
        <w:rPr>
          <w:b/>
        </w:rPr>
        <w:lastRenderedPageBreak/>
        <w:t>Table S</w:t>
      </w:r>
      <w:r w:rsidR="001F4F86">
        <w:rPr>
          <w:b/>
        </w:rPr>
        <w:t>3</w:t>
      </w:r>
      <w:r w:rsidRPr="00A4626A">
        <w:rPr>
          <w:b/>
        </w:rPr>
        <w:t>.</w:t>
      </w:r>
      <w:r>
        <w:rPr>
          <w:b/>
        </w:rPr>
        <w:t xml:space="preserve"> </w:t>
      </w:r>
      <w:r w:rsidR="00350FE7" w:rsidRPr="00350FE7">
        <w:rPr>
          <w:bCs/>
        </w:rPr>
        <w:t>Fetch and wave energy data</w:t>
      </w:r>
      <w:r w:rsidR="00350FE7">
        <w:rPr>
          <w:bCs/>
        </w:rPr>
        <w:t xml:space="preserve"> for False Bay (FB), Oyster Harbour (OH) and Port Pirie (PP). Fetch is reported for each wind (North=N, East=E, South=S and West=W) and as average of the dominant winds in the sampling site. </w:t>
      </w:r>
      <w:r w:rsidR="00350FE7" w:rsidRPr="00350FE7">
        <w:rPr>
          <w:bCs/>
          <w:i/>
          <w:iCs/>
        </w:rPr>
        <w:t>P. australis</w:t>
      </w:r>
      <w:r w:rsidR="00350FE7">
        <w:rPr>
          <w:bCs/>
          <w:i/>
          <w:iCs/>
        </w:rPr>
        <w:t xml:space="preserve"> </w:t>
      </w:r>
      <w:r w:rsidR="00487F2F">
        <w:rPr>
          <w:bCs/>
        </w:rPr>
        <w:t xml:space="preserve">and </w:t>
      </w:r>
      <w:r w:rsidR="00487F2F" w:rsidRPr="00487F2F">
        <w:rPr>
          <w:bCs/>
          <w:i/>
          <w:iCs/>
        </w:rPr>
        <w:t>P.</w:t>
      </w:r>
      <w:r w:rsidR="00350FE7">
        <w:rPr>
          <w:bCs/>
          <w:i/>
          <w:iCs/>
        </w:rPr>
        <w:t xml:space="preserve"> </w:t>
      </w:r>
      <w:proofErr w:type="spellStart"/>
      <w:r w:rsidR="00350FE7">
        <w:rPr>
          <w:bCs/>
          <w:i/>
          <w:iCs/>
        </w:rPr>
        <w:t>sinuosa</w:t>
      </w:r>
      <w:proofErr w:type="spellEnd"/>
      <w:r w:rsidR="00350FE7">
        <w:rPr>
          <w:bCs/>
        </w:rPr>
        <w:t xml:space="preserve">: </w:t>
      </w:r>
      <w:r w:rsidR="00350FE7" w:rsidRPr="00350FE7">
        <w:rPr>
          <w:bCs/>
          <w:i/>
          <w:iCs/>
        </w:rPr>
        <w:t>Posidonia australis</w:t>
      </w:r>
      <w:r w:rsidR="00350FE7">
        <w:rPr>
          <w:bCs/>
          <w:i/>
          <w:iCs/>
        </w:rPr>
        <w:t xml:space="preserve"> </w:t>
      </w:r>
      <w:r w:rsidR="00487F2F">
        <w:rPr>
          <w:bCs/>
        </w:rPr>
        <w:t xml:space="preserve">and </w:t>
      </w:r>
      <w:r w:rsidR="00487F2F" w:rsidRPr="00487F2F">
        <w:rPr>
          <w:bCs/>
          <w:i/>
          <w:iCs/>
        </w:rPr>
        <w:t>Posidonia</w:t>
      </w:r>
      <w:r w:rsidR="00350FE7">
        <w:rPr>
          <w:bCs/>
          <w:i/>
          <w:iCs/>
        </w:rPr>
        <w:t xml:space="preserve"> </w:t>
      </w:r>
      <w:proofErr w:type="spellStart"/>
      <w:r w:rsidR="00350FE7">
        <w:rPr>
          <w:bCs/>
          <w:i/>
          <w:iCs/>
        </w:rPr>
        <w:t>sinuosa</w:t>
      </w:r>
      <w:proofErr w:type="spellEnd"/>
      <w:r w:rsidR="00350FE7">
        <w:rPr>
          <w:bCs/>
        </w:rPr>
        <w:t>.</w:t>
      </w:r>
    </w:p>
    <w:p w14:paraId="2B267D23" w14:textId="2D732958" w:rsidR="006831EC" w:rsidRDefault="006831EC" w:rsidP="00113C06">
      <w:pPr>
        <w:jc w:val="both"/>
        <w:rPr>
          <w:b/>
        </w:rPr>
      </w:pPr>
    </w:p>
    <w:tbl>
      <w:tblPr>
        <w:tblW w:w="5000" w:type="pct"/>
        <w:tblLayout w:type="fixed"/>
        <w:tblLook w:val="04A0" w:firstRow="1" w:lastRow="0" w:firstColumn="1" w:lastColumn="0" w:noHBand="0" w:noVBand="1"/>
      </w:tblPr>
      <w:tblGrid>
        <w:gridCol w:w="895"/>
        <w:gridCol w:w="1091"/>
        <w:gridCol w:w="2058"/>
        <w:gridCol w:w="1112"/>
        <w:gridCol w:w="1223"/>
        <w:gridCol w:w="850"/>
        <w:gridCol w:w="1275"/>
        <w:gridCol w:w="568"/>
        <w:gridCol w:w="542"/>
        <w:gridCol w:w="557"/>
        <w:gridCol w:w="695"/>
        <w:gridCol w:w="1122"/>
        <w:gridCol w:w="972"/>
      </w:tblGrid>
      <w:tr w:rsidR="007F7B3A" w:rsidRPr="00DB4DBF" w14:paraId="6118F271" w14:textId="77777777" w:rsidTr="00736636">
        <w:trPr>
          <w:trHeight w:val="320"/>
        </w:trPr>
        <w:tc>
          <w:tcPr>
            <w:tcW w:w="345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AA3E9F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Core ID</w:t>
            </w:r>
          </w:p>
        </w:tc>
        <w:tc>
          <w:tcPr>
            <w:tcW w:w="421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12E49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Location</w:t>
            </w:r>
          </w:p>
        </w:tc>
        <w:tc>
          <w:tcPr>
            <w:tcW w:w="794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955CC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429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D648D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Latitude</w:t>
            </w:r>
          </w:p>
        </w:tc>
        <w:tc>
          <w:tcPr>
            <w:tcW w:w="472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74F5C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Longitude</w:t>
            </w:r>
          </w:p>
        </w:tc>
        <w:tc>
          <w:tcPr>
            <w:tcW w:w="328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8EC69F7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Water depth (m)</w:t>
            </w:r>
          </w:p>
        </w:tc>
        <w:tc>
          <w:tcPr>
            <w:tcW w:w="492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AA1800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Quadrants of dominant wind</w:t>
            </w:r>
          </w:p>
        </w:tc>
        <w:tc>
          <w:tcPr>
            <w:tcW w:w="1344" w:type="pct"/>
            <w:gridSpan w:val="5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6787BA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Fetch (km)</w:t>
            </w:r>
          </w:p>
        </w:tc>
        <w:tc>
          <w:tcPr>
            <w:tcW w:w="375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6CEA83D" w14:textId="2B4E2EEC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Wave energy (kW/m)</w:t>
            </w:r>
          </w:p>
        </w:tc>
      </w:tr>
      <w:tr w:rsidR="007F7B3A" w:rsidRPr="00DB4DBF" w14:paraId="1AB6C1F8" w14:textId="77777777" w:rsidTr="00736636">
        <w:trPr>
          <w:trHeight w:val="600"/>
        </w:trPr>
        <w:tc>
          <w:tcPr>
            <w:tcW w:w="345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519C16E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421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81E4D6A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794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5D8C94AD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429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530A163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472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65AC4C6C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28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DFCB602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492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02DF3E5A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2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67AB15" w14:textId="0BA8E2FA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N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91B1ACD" w14:textId="6ED85C12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E</w:t>
            </w:r>
          </w:p>
        </w:tc>
        <w:tc>
          <w:tcPr>
            <w:tcW w:w="2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FDFF09C" w14:textId="2B0A0EF2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>
              <w:rPr>
                <w:b/>
                <w:bCs/>
                <w:color w:val="000000"/>
                <w:sz w:val="20"/>
                <w:szCs w:val="20"/>
              </w:rPr>
              <w:t>S</w:t>
            </w:r>
          </w:p>
        </w:tc>
        <w:tc>
          <w:tcPr>
            <w:tcW w:w="2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D1E44C0" w14:textId="4E553CB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W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D403672" w14:textId="3BEC2F68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DB4DBF">
              <w:rPr>
                <w:b/>
                <w:bCs/>
                <w:color w:val="000000"/>
                <w:sz w:val="20"/>
                <w:szCs w:val="20"/>
              </w:rPr>
              <w:t>Average dominant wind</w:t>
            </w:r>
          </w:p>
        </w:tc>
        <w:tc>
          <w:tcPr>
            <w:tcW w:w="375" w:type="pct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13756BD7" w14:textId="77777777" w:rsidR="00DB4DBF" w:rsidRPr="00DB4DBF" w:rsidRDefault="00DB4DBF" w:rsidP="00927709">
            <w:pPr>
              <w:jc w:val="center"/>
              <w:rPr>
                <w:b/>
                <w:bCs/>
                <w:color w:val="000000"/>
                <w:sz w:val="20"/>
                <w:szCs w:val="20"/>
              </w:rPr>
            </w:pPr>
          </w:p>
        </w:tc>
      </w:tr>
      <w:tr w:rsidR="007F7B3A" w:rsidRPr="00DB4DBF" w14:paraId="18B94A8E" w14:textId="77777777" w:rsidTr="00736636">
        <w:trPr>
          <w:trHeight w:val="320"/>
        </w:trPr>
        <w:tc>
          <w:tcPr>
            <w:tcW w:w="34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BF6A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B</w:t>
            </w:r>
          </w:p>
        </w:tc>
        <w:tc>
          <w:tcPr>
            <w:tcW w:w="42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30B7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A915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unvegetated</w:t>
            </w:r>
          </w:p>
        </w:tc>
        <w:tc>
          <w:tcPr>
            <w:tcW w:w="42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6A5A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2.9982</w:t>
            </w:r>
          </w:p>
        </w:tc>
        <w:tc>
          <w:tcPr>
            <w:tcW w:w="47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DB27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212</w:t>
            </w:r>
          </w:p>
        </w:tc>
        <w:tc>
          <w:tcPr>
            <w:tcW w:w="32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52F7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29C735" w14:textId="7045E82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CC2F3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6</w:t>
            </w:r>
          </w:p>
        </w:tc>
        <w:tc>
          <w:tcPr>
            <w:tcW w:w="209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B5D3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2</w:t>
            </w:r>
          </w:p>
        </w:tc>
        <w:tc>
          <w:tcPr>
            <w:tcW w:w="21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3EED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26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9E31E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1</w:t>
            </w:r>
          </w:p>
        </w:tc>
        <w:tc>
          <w:tcPr>
            <w:tcW w:w="433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EE350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375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6196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4</w:t>
            </w:r>
          </w:p>
        </w:tc>
      </w:tr>
      <w:tr w:rsidR="007F7B3A" w:rsidRPr="00DB4DBF" w14:paraId="6F698C00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6DDDA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B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D7F7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6F3D9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unvegetated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98E9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2.9982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0D39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21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1DDF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6CF03F" w14:textId="193D68A3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625305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497E7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5BCC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A7E97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B39B5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1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C670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83C9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4</w:t>
            </w:r>
          </w:p>
        </w:tc>
      </w:tr>
      <w:tr w:rsidR="007F7B3A" w:rsidRPr="00DB4DBF" w14:paraId="08E90661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CD4B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B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9159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D588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unvegetated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93E3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2.9982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5307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21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A0B5D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DFCC9" w14:textId="3D05F612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625305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77D8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70A4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81C05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C000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1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59D84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CBA79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4</w:t>
            </w:r>
          </w:p>
        </w:tc>
      </w:tr>
      <w:tr w:rsidR="007F7B3A" w:rsidRPr="00DB4DBF" w14:paraId="7052D44D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6657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Rc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F893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8F7D37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35AF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3.0083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636C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09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F0151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7178E" w14:textId="19E390C2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625305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FA5D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8ACBC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B774F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1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011D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9F9B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1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EB92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8</w:t>
            </w:r>
          </w:p>
        </w:tc>
      </w:tr>
      <w:tr w:rsidR="007F7B3A" w:rsidRPr="00DB4DBF" w14:paraId="27A1F16B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A78FD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Rc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5634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D60AC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278D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3.0083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924EC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09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437F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4440F3" w14:textId="70F70A8D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625305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7C569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11933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48F0E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1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EC4E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4BCD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1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D65A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8</w:t>
            </w:r>
          </w:p>
        </w:tc>
      </w:tr>
      <w:tr w:rsidR="007F7B3A" w:rsidRPr="00DB4DBF" w14:paraId="77C07EBC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7545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Rc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C39F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B9A6AE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C402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3.0083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75AA9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09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EA3A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78D8A4" w14:textId="11C7BE1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625305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BF46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BF1A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F3670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1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C3F73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F0E9D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1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48325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8</w:t>
            </w:r>
          </w:p>
        </w:tc>
      </w:tr>
      <w:tr w:rsidR="007F7B3A" w:rsidRPr="00DB4DBF" w14:paraId="7819FC47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CADC8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4Rc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7BB03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240127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D007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2.9982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17EA7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21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B90A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94F60" w14:textId="04603F0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625305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7079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C07E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7D1A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3D2D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1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D02E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4847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4</w:t>
            </w:r>
          </w:p>
        </w:tc>
      </w:tr>
      <w:tr w:rsidR="007F7B3A" w:rsidRPr="00DB4DBF" w14:paraId="3BD373B8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01B2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Rc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4EFF5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A6615A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F1B51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2.9982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D869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21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0B75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5EA01" w14:textId="5BB8F850" w:rsidR="00DB4DBF" w:rsidRPr="00DB4DBF" w:rsidRDefault="00927709" w:rsidP="00927709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F160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E144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D48B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4BEC5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1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B6F7E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52715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4</w:t>
            </w:r>
          </w:p>
        </w:tc>
      </w:tr>
      <w:tr w:rsidR="007F7B3A" w:rsidRPr="00DB4DBF" w14:paraId="3E952373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B349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Rc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D10B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A64AF7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6B87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2.9982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F020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212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C74E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CD4631" w14:textId="4E91D24B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625305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0A86D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6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3B30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90EE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9DA68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1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0B925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92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F9FE1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4</w:t>
            </w:r>
          </w:p>
        </w:tc>
      </w:tr>
      <w:tr w:rsidR="007F7B3A" w:rsidRPr="00DB4DBF" w14:paraId="023C9C7D" w14:textId="77777777" w:rsidTr="00736636">
        <w:trPr>
          <w:trHeight w:val="367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DD8F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Rs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F9E5B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EF1AF7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 xml:space="preserve">P. </w:t>
            </w:r>
            <w:proofErr w:type="spellStart"/>
            <w:r w:rsidRPr="00DB4DBF">
              <w:rPr>
                <w:i/>
                <w:iCs/>
                <w:color w:val="000000"/>
                <w:sz w:val="20"/>
                <w:szCs w:val="20"/>
              </w:rPr>
              <w:t>australia</w:t>
            </w:r>
            <w:proofErr w:type="spellEnd"/>
            <w:r w:rsidRPr="00DB4DBF">
              <w:rPr>
                <w:i/>
                <w:iCs/>
                <w:color w:val="000000"/>
                <w:sz w:val="20"/>
                <w:szCs w:val="20"/>
              </w:rPr>
              <w:t xml:space="preserve"> + P. </w:t>
            </w:r>
            <w:proofErr w:type="spellStart"/>
            <w:r w:rsidRPr="00DB4DBF">
              <w:rPr>
                <w:i/>
                <w:iCs/>
                <w:color w:val="000000"/>
                <w:sz w:val="20"/>
                <w:szCs w:val="20"/>
              </w:rPr>
              <w:t>sinuosa</w:t>
            </w:r>
            <w:proofErr w:type="spellEnd"/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A3C0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2.9795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D277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720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AFDB0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731487" w14:textId="0D88B1BE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625305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E76F9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B0A09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0D854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E5553" w14:textId="674FA030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</w:t>
            </w:r>
            <w:r>
              <w:rPr>
                <w:color w:val="000000"/>
                <w:sz w:val="20"/>
                <w:szCs w:val="20"/>
              </w:rPr>
              <w:t>.0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DC1FE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0B71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2</w:t>
            </w:r>
          </w:p>
        </w:tc>
      </w:tr>
      <w:tr w:rsidR="007F7B3A" w:rsidRPr="00DB4DBF" w14:paraId="759201BD" w14:textId="77777777" w:rsidTr="00736636">
        <w:trPr>
          <w:trHeight w:val="415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C248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Rs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23177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47B302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 xml:space="preserve">P. </w:t>
            </w:r>
            <w:proofErr w:type="spellStart"/>
            <w:r w:rsidRPr="00DB4DBF">
              <w:rPr>
                <w:i/>
                <w:iCs/>
                <w:color w:val="000000"/>
                <w:sz w:val="20"/>
                <w:szCs w:val="20"/>
              </w:rPr>
              <w:t>australia</w:t>
            </w:r>
            <w:proofErr w:type="spellEnd"/>
            <w:r w:rsidRPr="00DB4DBF">
              <w:rPr>
                <w:i/>
                <w:iCs/>
                <w:color w:val="000000"/>
                <w:sz w:val="20"/>
                <w:szCs w:val="20"/>
              </w:rPr>
              <w:t xml:space="preserve"> + P. </w:t>
            </w:r>
            <w:proofErr w:type="spellStart"/>
            <w:r w:rsidRPr="00DB4DBF">
              <w:rPr>
                <w:i/>
                <w:iCs/>
                <w:color w:val="000000"/>
                <w:sz w:val="20"/>
                <w:szCs w:val="20"/>
              </w:rPr>
              <w:t>sinuosa</w:t>
            </w:r>
            <w:proofErr w:type="spellEnd"/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AFC7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2.9796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51A0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720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5725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0329F" w14:textId="0BBFAC50" w:rsidR="00DB4DBF" w:rsidRPr="00DB4DBF" w:rsidRDefault="00927709" w:rsidP="00927709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2CE6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4878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01E8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0409B" w14:textId="32135B04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</w:t>
            </w:r>
            <w:r>
              <w:rPr>
                <w:color w:val="000000"/>
                <w:sz w:val="20"/>
                <w:szCs w:val="20"/>
              </w:rPr>
              <w:t>.0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1B396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5D5A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2</w:t>
            </w:r>
          </w:p>
        </w:tc>
      </w:tr>
      <w:tr w:rsidR="007F7B3A" w:rsidRPr="00DB4DBF" w14:paraId="4363E181" w14:textId="77777777" w:rsidTr="00736636">
        <w:trPr>
          <w:trHeight w:val="294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59B7F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Rs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2F51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B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B05689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 xml:space="preserve">P. </w:t>
            </w:r>
            <w:proofErr w:type="spellStart"/>
            <w:r w:rsidRPr="00DB4DBF">
              <w:rPr>
                <w:i/>
                <w:iCs/>
                <w:color w:val="000000"/>
                <w:sz w:val="20"/>
                <w:szCs w:val="20"/>
              </w:rPr>
              <w:t>australia</w:t>
            </w:r>
            <w:proofErr w:type="spellEnd"/>
            <w:r w:rsidRPr="00DB4DBF">
              <w:rPr>
                <w:i/>
                <w:iCs/>
                <w:color w:val="000000"/>
                <w:sz w:val="20"/>
                <w:szCs w:val="20"/>
              </w:rPr>
              <w:t xml:space="preserve"> + P. </w:t>
            </w:r>
            <w:proofErr w:type="spellStart"/>
            <w:r w:rsidRPr="00DB4DBF">
              <w:rPr>
                <w:i/>
                <w:iCs/>
                <w:color w:val="000000"/>
                <w:sz w:val="20"/>
                <w:szCs w:val="20"/>
              </w:rPr>
              <w:t>sinuosa</w:t>
            </w:r>
            <w:proofErr w:type="spellEnd"/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472A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2.9796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F42F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6720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7DC1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3FFCF" w14:textId="53422173" w:rsidR="00DB4DBF" w:rsidRPr="00DB4DBF" w:rsidRDefault="00927709" w:rsidP="00927709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594F6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8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4762B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3762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978CE" w14:textId="6CB39CD5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</w:t>
            </w:r>
            <w:r>
              <w:rPr>
                <w:color w:val="000000"/>
                <w:sz w:val="20"/>
                <w:szCs w:val="20"/>
              </w:rPr>
              <w:t>.0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C7C9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1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442D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2</w:t>
            </w:r>
          </w:p>
        </w:tc>
      </w:tr>
      <w:tr w:rsidR="007F7B3A" w:rsidRPr="00DB4DBF" w14:paraId="69D4556D" w14:textId="77777777" w:rsidTr="00736636">
        <w:trPr>
          <w:trHeight w:val="127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EF7B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F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401155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DAFB4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A968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4.9809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EC3B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7.959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62BA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66589" w14:textId="1BBDDD69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</w:t>
            </w:r>
            <w:r w:rsidRPr="00DB4DBF">
              <w:rPr>
                <w:color w:val="000000"/>
                <w:sz w:val="20"/>
                <w:szCs w:val="20"/>
              </w:rPr>
              <w:t>, E &amp; W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7222F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.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3603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F617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8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B0E9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7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FC649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8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ABE09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05</w:t>
            </w:r>
          </w:p>
        </w:tc>
      </w:tr>
      <w:tr w:rsidR="007F7B3A" w:rsidRPr="00DB4DBF" w14:paraId="1DBAF357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E1C9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#D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FB156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71271A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5CEA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4.9809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513E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7.959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9C38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F3C36" w14:textId="2323B0DF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5E195A">
              <w:rPr>
                <w:color w:val="000000"/>
                <w:sz w:val="20"/>
                <w:szCs w:val="20"/>
              </w:rPr>
              <w:t>S, E &amp; W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5842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.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B061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6406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8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0BA2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7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2602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8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30A1C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05</w:t>
            </w:r>
          </w:p>
        </w:tc>
      </w:tr>
      <w:tr w:rsidR="007F7B3A" w:rsidRPr="00DB4DBF" w14:paraId="7226184A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1602E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#E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79116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D32DD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4F80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4.9809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B7FF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7.959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89817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7D445" w14:textId="171DD6FC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5E195A">
              <w:rPr>
                <w:color w:val="000000"/>
                <w:sz w:val="20"/>
                <w:szCs w:val="20"/>
              </w:rPr>
              <w:t>S, E &amp; W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73D7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.1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D2B3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4F869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8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A3B3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7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EFC05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8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B1DAD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05</w:t>
            </w:r>
          </w:p>
        </w:tc>
      </w:tr>
      <w:tr w:rsidR="007F7B3A" w:rsidRPr="00DB4DBF" w14:paraId="3D62B695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EBE2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#V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51ADF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C7BA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A131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4.9829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B688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7.9750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67AC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402B49" w14:textId="5386012F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5E195A">
              <w:rPr>
                <w:color w:val="000000"/>
                <w:sz w:val="20"/>
                <w:szCs w:val="20"/>
              </w:rPr>
              <w:t>S, E &amp; W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95BF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D9373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5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2927A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2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41619" w14:textId="422786F3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</w:t>
            </w:r>
            <w:r>
              <w:rPr>
                <w:color w:val="000000"/>
                <w:sz w:val="20"/>
                <w:szCs w:val="20"/>
              </w:rPr>
              <w:t>.0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30BFC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946E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04</w:t>
            </w:r>
          </w:p>
        </w:tc>
      </w:tr>
      <w:tr w:rsidR="007F7B3A" w:rsidRPr="00DB4DBF" w14:paraId="7514F8D7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34CD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#W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A8B93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D64148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339E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4.9826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20349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7.974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E8C7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FF552" w14:textId="291E29B2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5E195A">
              <w:rPr>
                <w:color w:val="000000"/>
                <w:sz w:val="20"/>
                <w:szCs w:val="20"/>
              </w:rPr>
              <w:t>S, E &amp; W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30BD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990F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B427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3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207A1" w14:textId="104B17CA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</w:t>
            </w:r>
            <w:r>
              <w:rPr>
                <w:color w:val="000000"/>
                <w:sz w:val="20"/>
                <w:szCs w:val="20"/>
              </w:rPr>
              <w:t>.0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AB860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40980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04</w:t>
            </w:r>
          </w:p>
        </w:tc>
      </w:tr>
      <w:tr w:rsidR="007F7B3A" w:rsidRPr="00DB4DBF" w14:paraId="07937555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B481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#X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886A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34DCC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C78B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4.8939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06DC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8.3333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8169C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C4C1E1" w14:textId="78C097A3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5E195A">
              <w:rPr>
                <w:color w:val="000000"/>
                <w:sz w:val="20"/>
                <w:szCs w:val="20"/>
              </w:rPr>
              <w:t>S, E &amp; W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E9780" w14:textId="77777777" w:rsidR="00DB4DBF" w:rsidRPr="00710B43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710B43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6DD44" w14:textId="77777777" w:rsidR="00DB4DBF" w:rsidRPr="00710B43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710B43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37CC0" w14:textId="77777777" w:rsidR="00DB4DBF" w:rsidRPr="00710B43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710B43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5C61D" w14:textId="77777777" w:rsidR="00DB4DBF" w:rsidRPr="00710B43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710B43">
              <w:rPr>
                <w:color w:val="000000"/>
                <w:sz w:val="20"/>
                <w:szCs w:val="20"/>
              </w:rPr>
              <w:t>0.2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CE23BF" w14:textId="77777777" w:rsidR="00DB4DBF" w:rsidRPr="00710B43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710B43">
              <w:rPr>
                <w:color w:val="000000"/>
                <w:sz w:val="20"/>
                <w:szCs w:val="20"/>
              </w:rPr>
              <w:t>0.1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3E2EBA" w14:textId="0F84CC6A" w:rsidR="00DB4DBF" w:rsidRPr="007F7B3A" w:rsidRDefault="00DB4DBF" w:rsidP="00927709">
            <w:pPr>
              <w:jc w:val="center"/>
              <w:rPr>
                <w:color w:val="000000"/>
                <w:sz w:val="20"/>
                <w:szCs w:val="20"/>
                <w:highlight w:val="yellow"/>
              </w:rPr>
            </w:pPr>
            <w:r w:rsidRPr="00710B43">
              <w:rPr>
                <w:color w:val="000000"/>
                <w:sz w:val="20"/>
                <w:szCs w:val="20"/>
              </w:rPr>
              <w:t>0.000</w:t>
            </w:r>
            <w:r w:rsidR="00710B43" w:rsidRPr="00710B43">
              <w:rPr>
                <w:color w:val="000000"/>
                <w:sz w:val="20"/>
                <w:szCs w:val="20"/>
              </w:rPr>
              <w:t>2</w:t>
            </w:r>
          </w:p>
        </w:tc>
      </w:tr>
      <w:tr w:rsidR="007F7B3A" w:rsidRPr="00DB4DBF" w14:paraId="6F9B27E1" w14:textId="77777777" w:rsidTr="00736636">
        <w:trPr>
          <w:trHeight w:val="14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8F69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AK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E938A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3030AB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7F89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4.9829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7DAF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7.9741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8457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CE8BB" w14:textId="2DBD40CF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5E195A">
              <w:rPr>
                <w:color w:val="000000"/>
                <w:sz w:val="20"/>
                <w:szCs w:val="20"/>
              </w:rPr>
              <w:t>S, E &amp; W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8F7E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9ADB3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9A53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2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A380E6" w14:textId="109AA2B0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</w:t>
            </w:r>
            <w:r>
              <w:rPr>
                <w:color w:val="000000"/>
                <w:sz w:val="20"/>
                <w:szCs w:val="20"/>
              </w:rPr>
              <w:t>.0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94DC8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DE2E1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04</w:t>
            </w:r>
          </w:p>
        </w:tc>
      </w:tr>
      <w:tr w:rsidR="007F7B3A" w:rsidRPr="00DB4DBF" w14:paraId="44344121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5E8C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AJ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D03F3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5CC7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unvegetated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0CC0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4.9832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F7B6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7.974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F443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7D0D0" w14:textId="5D040A6B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</w:t>
            </w:r>
            <w:r w:rsidRPr="00DB4DBF">
              <w:rPr>
                <w:color w:val="000000"/>
                <w:sz w:val="20"/>
                <w:szCs w:val="20"/>
              </w:rPr>
              <w:t>, E &amp; W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27A3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5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6F10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6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9BF6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2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1E503" w14:textId="579F3C1C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</w:t>
            </w:r>
            <w:r>
              <w:rPr>
                <w:color w:val="000000"/>
                <w:sz w:val="20"/>
                <w:szCs w:val="20"/>
              </w:rPr>
              <w:t>.0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B55E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BEA3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04</w:t>
            </w:r>
          </w:p>
        </w:tc>
      </w:tr>
      <w:tr w:rsidR="007F7B3A" w:rsidRPr="00DB4DBF" w14:paraId="3925DA6B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B354F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Rev-94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CFA0F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5EC24E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50E20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4.9828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FB3EF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7.9750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C6F1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D9C17" w14:textId="5420E6EB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E67EBF">
              <w:rPr>
                <w:color w:val="000000"/>
                <w:sz w:val="20"/>
                <w:szCs w:val="20"/>
              </w:rPr>
              <w:t>S, E &amp; W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A120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4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31B3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5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80A6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2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43A89" w14:textId="163F0970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</w:t>
            </w:r>
            <w:r>
              <w:rPr>
                <w:color w:val="000000"/>
                <w:sz w:val="20"/>
                <w:szCs w:val="20"/>
              </w:rPr>
              <w:t>.0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64BD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6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679E0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04</w:t>
            </w:r>
          </w:p>
        </w:tc>
      </w:tr>
      <w:tr w:rsidR="007F7B3A" w:rsidRPr="00DB4DBF" w14:paraId="155E12BB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3901F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lastRenderedPageBreak/>
              <w:t>60om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0DBC1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6C51B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4807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4.9714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11F0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7.9707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072E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44768" w14:textId="12E6E76F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E67EBF">
              <w:rPr>
                <w:color w:val="000000"/>
                <w:sz w:val="20"/>
                <w:szCs w:val="20"/>
              </w:rPr>
              <w:t>S, E &amp; W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42B8F" w14:textId="5B5CBA64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</w:t>
            </w:r>
            <w:r>
              <w:rPr>
                <w:color w:val="000000"/>
                <w:sz w:val="20"/>
                <w:szCs w:val="20"/>
              </w:rPr>
              <w:t>.0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7F16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8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5D2B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5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A09FF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7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50A56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0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0A760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06</w:t>
            </w:r>
          </w:p>
        </w:tc>
      </w:tr>
      <w:tr w:rsidR="007F7B3A" w:rsidRPr="00DB4DBF" w14:paraId="272A51F6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147E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73sand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305D0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OH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ED0C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unvegetated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B60D1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4.9720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E109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17.9715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5E279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1F6C5" w14:textId="7A6CD171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E67EBF">
              <w:rPr>
                <w:color w:val="000000"/>
                <w:sz w:val="20"/>
                <w:szCs w:val="20"/>
              </w:rPr>
              <w:t>S, E &amp; W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04A37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.9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07D3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7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CFED5D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4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1C87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8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4B2E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.0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140A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06</w:t>
            </w:r>
          </w:p>
        </w:tc>
      </w:tr>
      <w:tr w:rsidR="007F7B3A" w:rsidRPr="00DB4DBF" w14:paraId="352F2FDA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7179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A12</w:t>
            </w:r>
          </w:p>
        </w:tc>
        <w:tc>
          <w:tcPr>
            <w:tcW w:w="42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1ECA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PP</w:t>
            </w:r>
          </w:p>
        </w:tc>
        <w:tc>
          <w:tcPr>
            <w:tcW w:w="7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09DDB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04B693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3.11624</w:t>
            </w:r>
          </w:p>
        </w:tc>
        <w:tc>
          <w:tcPr>
            <w:tcW w:w="47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CDAF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9668</w:t>
            </w:r>
          </w:p>
        </w:tc>
        <w:tc>
          <w:tcPr>
            <w:tcW w:w="32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C97DCA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B877A" w14:textId="399D49D8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B905A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1.7</w:t>
            </w:r>
          </w:p>
        </w:tc>
        <w:tc>
          <w:tcPr>
            <w:tcW w:w="2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B73B9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.3</w:t>
            </w:r>
          </w:p>
        </w:tc>
        <w:tc>
          <w:tcPr>
            <w:tcW w:w="2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34AA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.6</w:t>
            </w:r>
          </w:p>
        </w:tc>
        <w:tc>
          <w:tcPr>
            <w:tcW w:w="2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C50A8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9.4</w:t>
            </w:r>
          </w:p>
        </w:tc>
        <w:tc>
          <w:tcPr>
            <w:tcW w:w="43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3250B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.6</w:t>
            </w:r>
          </w:p>
        </w:tc>
        <w:tc>
          <w:tcPr>
            <w:tcW w:w="37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4F244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2</w:t>
            </w:r>
          </w:p>
        </w:tc>
      </w:tr>
      <w:tr w:rsidR="007F7B3A" w:rsidRPr="00DB4DBF" w14:paraId="3D0BAF14" w14:textId="77777777" w:rsidTr="00736636">
        <w:trPr>
          <w:trHeight w:val="79"/>
        </w:trPr>
        <w:tc>
          <w:tcPr>
            <w:tcW w:w="34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4B8E4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A13</w:t>
            </w:r>
          </w:p>
        </w:tc>
        <w:tc>
          <w:tcPr>
            <w:tcW w:w="42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EB3C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PP</w:t>
            </w:r>
          </w:p>
        </w:tc>
        <w:tc>
          <w:tcPr>
            <w:tcW w:w="794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2CB27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8816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3.11624</w:t>
            </w:r>
          </w:p>
        </w:tc>
        <w:tc>
          <w:tcPr>
            <w:tcW w:w="47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29AF1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9668</w:t>
            </w:r>
          </w:p>
        </w:tc>
        <w:tc>
          <w:tcPr>
            <w:tcW w:w="32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E5780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49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F9D0D" w14:textId="4B7C6734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180E10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89D2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1.7</w:t>
            </w:r>
          </w:p>
        </w:tc>
        <w:tc>
          <w:tcPr>
            <w:tcW w:w="209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D1485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.3</w:t>
            </w:r>
          </w:p>
        </w:tc>
        <w:tc>
          <w:tcPr>
            <w:tcW w:w="21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D21344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.6</w:t>
            </w:r>
          </w:p>
        </w:tc>
        <w:tc>
          <w:tcPr>
            <w:tcW w:w="268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39FEBB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9.4</w:t>
            </w:r>
          </w:p>
        </w:tc>
        <w:tc>
          <w:tcPr>
            <w:tcW w:w="43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E1C6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.6</w:t>
            </w:r>
          </w:p>
        </w:tc>
        <w:tc>
          <w:tcPr>
            <w:tcW w:w="375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C49EC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2</w:t>
            </w:r>
          </w:p>
        </w:tc>
      </w:tr>
      <w:tr w:rsidR="007F7B3A" w:rsidRPr="00DB4DBF" w14:paraId="51DB381E" w14:textId="77777777" w:rsidTr="00736636">
        <w:trPr>
          <w:trHeight w:val="320"/>
        </w:trPr>
        <w:tc>
          <w:tcPr>
            <w:tcW w:w="34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85EFF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A15</w:t>
            </w:r>
          </w:p>
        </w:tc>
        <w:tc>
          <w:tcPr>
            <w:tcW w:w="42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71101C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PP</w:t>
            </w:r>
          </w:p>
        </w:tc>
        <w:tc>
          <w:tcPr>
            <w:tcW w:w="79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83FA34" w14:textId="77777777" w:rsidR="00DB4DBF" w:rsidRPr="00DB4DBF" w:rsidRDefault="00DB4DBF" w:rsidP="00927709">
            <w:pPr>
              <w:jc w:val="center"/>
              <w:rPr>
                <w:i/>
                <w:iCs/>
                <w:color w:val="000000"/>
                <w:sz w:val="20"/>
                <w:szCs w:val="20"/>
              </w:rPr>
            </w:pPr>
            <w:r w:rsidRPr="00DB4DBF">
              <w:rPr>
                <w:i/>
                <w:iCs/>
                <w:color w:val="000000"/>
                <w:sz w:val="20"/>
                <w:szCs w:val="20"/>
              </w:rPr>
              <w:t>P. australis</w:t>
            </w:r>
          </w:p>
        </w:tc>
        <w:tc>
          <w:tcPr>
            <w:tcW w:w="42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229CA5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-33.11624</w:t>
            </w:r>
          </w:p>
        </w:tc>
        <w:tc>
          <w:tcPr>
            <w:tcW w:w="47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E0343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137.9668</w:t>
            </w:r>
          </w:p>
        </w:tc>
        <w:tc>
          <w:tcPr>
            <w:tcW w:w="32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41013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4</w:t>
            </w:r>
          </w:p>
        </w:tc>
        <w:tc>
          <w:tcPr>
            <w:tcW w:w="49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D995BE" w14:textId="7AA0C91B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180E10">
              <w:rPr>
                <w:color w:val="000000"/>
                <w:sz w:val="20"/>
                <w:szCs w:val="20"/>
              </w:rPr>
              <w:t>S</w:t>
            </w:r>
          </w:p>
        </w:tc>
        <w:tc>
          <w:tcPr>
            <w:tcW w:w="21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527B4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21.7</w:t>
            </w:r>
          </w:p>
        </w:tc>
        <w:tc>
          <w:tcPr>
            <w:tcW w:w="20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504A27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6.3</w:t>
            </w:r>
          </w:p>
        </w:tc>
        <w:tc>
          <w:tcPr>
            <w:tcW w:w="21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39A192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.6</w:t>
            </w:r>
          </w:p>
        </w:tc>
        <w:tc>
          <w:tcPr>
            <w:tcW w:w="2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F82AFE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9.4</w:t>
            </w:r>
          </w:p>
        </w:tc>
        <w:tc>
          <w:tcPr>
            <w:tcW w:w="43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961AA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3.6</w:t>
            </w:r>
          </w:p>
        </w:tc>
        <w:tc>
          <w:tcPr>
            <w:tcW w:w="37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896458" w14:textId="77777777" w:rsidR="00DB4DBF" w:rsidRPr="00DB4DBF" w:rsidRDefault="00DB4DBF" w:rsidP="00927709">
            <w:pPr>
              <w:jc w:val="center"/>
              <w:rPr>
                <w:color w:val="000000"/>
                <w:sz w:val="20"/>
                <w:szCs w:val="20"/>
              </w:rPr>
            </w:pPr>
            <w:r w:rsidRPr="00DB4DBF">
              <w:rPr>
                <w:color w:val="000000"/>
                <w:sz w:val="20"/>
                <w:szCs w:val="20"/>
              </w:rPr>
              <w:t>0.02</w:t>
            </w:r>
          </w:p>
        </w:tc>
      </w:tr>
    </w:tbl>
    <w:p w14:paraId="3605DDE0" w14:textId="77777777" w:rsidR="006831EC" w:rsidRDefault="006831EC" w:rsidP="00113C06">
      <w:pPr>
        <w:jc w:val="both"/>
        <w:rPr>
          <w:b/>
        </w:rPr>
      </w:pPr>
    </w:p>
    <w:p w14:paraId="2BF196D9" w14:textId="24EFB144" w:rsidR="006831EC" w:rsidRDefault="006831EC" w:rsidP="00113C06">
      <w:pPr>
        <w:jc w:val="both"/>
        <w:rPr>
          <w:b/>
        </w:rPr>
      </w:pPr>
      <w:r>
        <w:rPr>
          <w:b/>
        </w:rPr>
        <w:br w:type="page"/>
      </w:r>
    </w:p>
    <w:p w14:paraId="369618C9" w14:textId="3741AD56" w:rsidR="00FB3B7D" w:rsidRPr="00A23930" w:rsidRDefault="00FB3B7D" w:rsidP="00113C06">
      <w:pPr>
        <w:jc w:val="both"/>
        <w:rPr>
          <w:b/>
        </w:rPr>
      </w:pPr>
      <w:r w:rsidRPr="00A23930">
        <w:rPr>
          <w:b/>
        </w:rPr>
        <w:lastRenderedPageBreak/>
        <w:t>References</w:t>
      </w:r>
    </w:p>
    <w:p w14:paraId="19469A09" w14:textId="2014C5FB" w:rsidR="00433953" w:rsidRDefault="00433953"/>
    <w:p w14:paraId="68D88A95" w14:textId="591CE5C5" w:rsidR="00C76E32" w:rsidRPr="00C76E32" w:rsidRDefault="00A23930" w:rsidP="00C76E32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C76E32" w:rsidRPr="00C76E32">
        <w:rPr>
          <w:noProof/>
        </w:rPr>
        <w:t>1.</w:t>
      </w:r>
      <w:r w:rsidR="00C76E32" w:rsidRPr="00C76E32">
        <w:rPr>
          <w:noProof/>
        </w:rPr>
        <w:tab/>
        <w:t>Stuiver M, Reimer PJ, Reimer RW. 2018 CALIB 7.1. See http://calib.org (accessed on 13 January 2018).</w:t>
      </w:r>
    </w:p>
    <w:p w14:paraId="564967B8" w14:textId="77777777" w:rsidR="00C76E32" w:rsidRPr="00C76E32" w:rsidRDefault="00C76E32" w:rsidP="00C76E32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C76E32">
        <w:rPr>
          <w:noProof/>
        </w:rPr>
        <w:t>2.</w:t>
      </w:r>
      <w:r w:rsidRPr="00C76E32">
        <w:rPr>
          <w:noProof/>
        </w:rPr>
        <w:tab/>
        <w:t xml:space="preserve">Bowman GM. 1985 Oceanic reservoir correction for marine radiocarbon dates from Northwestern Australia. </w:t>
      </w:r>
      <w:r w:rsidRPr="00C76E32">
        <w:rPr>
          <w:i/>
          <w:iCs/>
          <w:noProof/>
        </w:rPr>
        <w:t>Aust. Archaeol.</w:t>
      </w:r>
      <w:r w:rsidRPr="00C76E32">
        <w:rPr>
          <w:noProof/>
        </w:rPr>
        <w:t xml:space="preserve"> </w:t>
      </w:r>
      <w:r w:rsidRPr="00C76E32">
        <w:rPr>
          <w:b/>
          <w:bCs/>
          <w:noProof/>
        </w:rPr>
        <w:t>20</w:t>
      </w:r>
      <w:r w:rsidRPr="00C76E32">
        <w:rPr>
          <w:noProof/>
        </w:rPr>
        <w:t>, 58–67.</w:t>
      </w:r>
    </w:p>
    <w:p w14:paraId="01268639" w14:textId="4E1CF91A" w:rsidR="00DB00B0" w:rsidRDefault="00A23930" w:rsidP="00C76E32">
      <w:pPr>
        <w:widowControl w:val="0"/>
        <w:autoSpaceDE w:val="0"/>
        <w:autoSpaceDN w:val="0"/>
        <w:adjustRightInd w:val="0"/>
        <w:ind w:left="640" w:hanging="640"/>
      </w:pPr>
      <w:r>
        <w:fldChar w:fldCharType="end"/>
      </w:r>
    </w:p>
    <w:p w14:paraId="013D1F3C" w14:textId="57FBE9E6" w:rsidR="00EC336C" w:rsidRPr="00A006F3" w:rsidRDefault="00EC336C"/>
    <w:sectPr w:rsidR="00EC336C" w:rsidRPr="00A006F3" w:rsidSect="002844E4">
      <w:pgSz w:w="15840" w:h="12240" w:orient="landscape"/>
      <w:pgMar w:top="1134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1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06F3"/>
    <w:rsid w:val="000112A4"/>
    <w:rsid w:val="0002430A"/>
    <w:rsid w:val="00066A33"/>
    <w:rsid w:val="00077EBD"/>
    <w:rsid w:val="000E443D"/>
    <w:rsid w:val="0011375D"/>
    <w:rsid w:val="00113C06"/>
    <w:rsid w:val="00115B27"/>
    <w:rsid w:val="001441E4"/>
    <w:rsid w:val="00145046"/>
    <w:rsid w:val="00164561"/>
    <w:rsid w:val="001665E5"/>
    <w:rsid w:val="0017614F"/>
    <w:rsid w:val="00193E45"/>
    <w:rsid w:val="001964D0"/>
    <w:rsid w:val="001D4781"/>
    <w:rsid w:val="001F39AC"/>
    <w:rsid w:val="001F4F86"/>
    <w:rsid w:val="00205536"/>
    <w:rsid w:val="00230F0B"/>
    <w:rsid w:val="00281D35"/>
    <w:rsid w:val="002844E4"/>
    <w:rsid w:val="00291C56"/>
    <w:rsid w:val="002A376D"/>
    <w:rsid w:val="002B296B"/>
    <w:rsid w:val="002C50AB"/>
    <w:rsid w:val="002D2C32"/>
    <w:rsid w:val="002F4016"/>
    <w:rsid w:val="00317DF3"/>
    <w:rsid w:val="00350FE7"/>
    <w:rsid w:val="0036572D"/>
    <w:rsid w:val="00367264"/>
    <w:rsid w:val="0037352B"/>
    <w:rsid w:val="003F386D"/>
    <w:rsid w:val="00411271"/>
    <w:rsid w:val="00432E07"/>
    <w:rsid w:val="00433953"/>
    <w:rsid w:val="00442AE6"/>
    <w:rsid w:val="00456C3F"/>
    <w:rsid w:val="00471501"/>
    <w:rsid w:val="00487F2F"/>
    <w:rsid w:val="00493F79"/>
    <w:rsid w:val="004A71D9"/>
    <w:rsid w:val="004B51D2"/>
    <w:rsid w:val="004E3AE3"/>
    <w:rsid w:val="004F15B8"/>
    <w:rsid w:val="004F48EC"/>
    <w:rsid w:val="00500106"/>
    <w:rsid w:val="00577D7D"/>
    <w:rsid w:val="00583DA1"/>
    <w:rsid w:val="00593E83"/>
    <w:rsid w:val="005970A8"/>
    <w:rsid w:val="005E2323"/>
    <w:rsid w:val="005F476D"/>
    <w:rsid w:val="006574DB"/>
    <w:rsid w:val="0066463D"/>
    <w:rsid w:val="006831EC"/>
    <w:rsid w:val="0069391D"/>
    <w:rsid w:val="006B27EA"/>
    <w:rsid w:val="006C6893"/>
    <w:rsid w:val="006E44B0"/>
    <w:rsid w:val="006F7C84"/>
    <w:rsid w:val="00710B43"/>
    <w:rsid w:val="00711F9B"/>
    <w:rsid w:val="007237DF"/>
    <w:rsid w:val="00736636"/>
    <w:rsid w:val="007421E1"/>
    <w:rsid w:val="007620FF"/>
    <w:rsid w:val="00765743"/>
    <w:rsid w:val="007705BA"/>
    <w:rsid w:val="007E3484"/>
    <w:rsid w:val="007F0863"/>
    <w:rsid w:val="007F7B3A"/>
    <w:rsid w:val="00802D74"/>
    <w:rsid w:val="00814627"/>
    <w:rsid w:val="00814B71"/>
    <w:rsid w:val="0082504D"/>
    <w:rsid w:val="0084564A"/>
    <w:rsid w:val="008507AB"/>
    <w:rsid w:val="0086299E"/>
    <w:rsid w:val="00865798"/>
    <w:rsid w:val="008C1E03"/>
    <w:rsid w:val="00901FCA"/>
    <w:rsid w:val="00914D5D"/>
    <w:rsid w:val="00927709"/>
    <w:rsid w:val="00934BAE"/>
    <w:rsid w:val="00950B5D"/>
    <w:rsid w:val="009607A9"/>
    <w:rsid w:val="00964AAA"/>
    <w:rsid w:val="00991C66"/>
    <w:rsid w:val="009F1F3B"/>
    <w:rsid w:val="00A006F3"/>
    <w:rsid w:val="00A23930"/>
    <w:rsid w:val="00A30521"/>
    <w:rsid w:val="00A50DA4"/>
    <w:rsid w:val="00A73942"/>
    <w:rsid w:val="00A914C6"/>
    <w:rsid w:val="00A940DF"/>
    <w:rsid w:val="00AA72D9"/>
    <w:rsid w:val="00AD67D9"/>
    <w:rsid w:val="00AE69E7"/>
    <w:rsid w:val="00AF762F"/>
    <w:rsid w:val="00B34036"/>
    <w:rsid w:val="00B56B71"/>
    <w:rsid w:val="00B624C1"/>
    <w:rsid w:val="00B655D7"/>
    <w:rsid w:val="00B909A5"/>
    <w:rsid w:val="00B94742"/>
    <w:rsid w:val="00B94B49"/>
    <w:rsid w:val="00BC4CAA"/>
    <w:rsid w:val="00BC5746"/>
    <w:rsid w:val="00BE71A4"/>
    <w:rsid w:val="00BF4F09"/>
    <w:rsid w:val="00C3284D"/>
    <w:rsid w:val="00C74499"/>
    <w:rsid w:val="00C76E30"/>
    <w:rsid w:val="00C76E32"/>
    <w:rsid w:val="00C928CC"/>
    <w:rsid w:val="00CD1933"/>
    <w:rsid w:val="00CE06E5"/>
    <w:rsid w:val="00CE14BF"/>
    <w:rsid w:val="00CE72DC"/>
    <w:rsid w:val="00D31D60"/>
    <w:rsid w:val="00D35599"/>
    <w:rsid w:val="00D3795C"/>
    <w:rsid w:val="00D401BC"/>
    <w:rsid w:val="00D61A6E"/>
    <w:rsid w:val="00D90C6C"/>
    <w:rsid w:val="00DB00B0"/>
    <w:rsid w:val="00DB4DBF"/>
    <w:rsid w:val="00DC5C99"/>
    <w:rsid w:val="00E05EA0"/>
    <w:rsid w:val="00E10963"/>
    <w:rsid w:val="00E1130B"/>
    <w:rsid w:val="00E33237"/>
    <w:rsid w:val="00E418D4"/>
    <w:rsid w:val="00E57813"/>
    <w:rsid w:val="00E90C3D"/>
    <w:rsid w:val="00E940DB"/>
    <w:rsid w:val="00EC336C"/>
    <w:rsid w:val="00EE5E47"/>
    <w:rsid w:val="00EF0883"/>
    <w:rsid w:val="00F53926"/>
    <w:rsid w:val="00F610D3"/>
    <w:rsid w:val="00FB3B7D"/>
    <w:rsid w:val="00FF5C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6AD72E2D"/>
  <w14:defaultImageDpi w14:val="300"/>
  <w15:docId w15:val="{71FC051E-7364-7149-86DC-E8060B38C7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Smart Link" w:semiHidden="1" w:unhideWhenUsed="1"/>
  </w:latentStyles>
  <w:style w:type="paragraph" w:default="1" w:styleId="Normal">
    <w:name w:val="Normal"/>
    <w:qFormat/>
    <w:rsid w:val="000112A4"/>
    <w:rPr>
      <w:rFonts w:ascii="Times New Roman" w:eastAsia="Times New Roman" w:hAnsi="Times New Roman" w:cs="Times New Roman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006F3"/>
    <w:rPr>
      <w:rFonts w:ascii="Lucida Grande" w:eastAsiaTheme="minorEastAsia" w:hAnsi="Lucida Grande" w:cs="Lucida Grande"/>
      <w:sz w:val="18"/>
      <w:szCs w:val="18"/>
      <w:lang w:val="en-US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6F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14D5D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14D5D"/>
    <w:rPr>
      <w:rFonts w:asciiTheme="minorHAnsi" w:eastAsiaTheme="minorEastAsia" w:hAnsiTheme="minorHAnsi" w:cstheme="minorBidi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14D5D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4D5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4D5D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865798"/>
  </w:style>
  <w:style w:type="character" w:customStyle="1" w:styleId="st">
    <w:name w:val="st"/>
    <w:basedOn w:val="DefaultParagraphFont"/>
    <w:rsid w:val="00964AA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008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68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59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8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30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33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349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469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6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522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27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37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947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22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63DDEB7-2FCC-E44D-8E25-8FCFC797A5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042</Words>
  <Characters>5943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Edith Cowan University</Company>
  <LinksUpToDate>false</LinksUpToDate>
  <CharactersWithSpaces>6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TSC</dc:creator>
  <cp:keywords/>
  <dc:description/>
  <cp:lastModifiedBy>Cheney, Rose L</cp:lastModifiedBy>
  <cp:revision>2</cp:revision>
  <cp:lastPrinted>2018-07-13T02:55:00Z</cp:lastPrinted>
  <dcterms:created xsi:type="dcterms:W3CDTF">2023-01-24T14:11:00Z</dcterms:created>
  <dcterms:modified xsi:type="dcterms:W3CDTF">2023-01-24T14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4aa9080-6d01-3683-aacc-c150490550cf</vt:lpwstr>
  </property>
  <property fmtid="{D5CDD505-2E9C-101B-9397-08002B2CF9AE}" pid="4" name="Mendeley Citation Style_1">
    <vt:lpwstr>http://www.zotero.org/styles/biology-letter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biology-letters</vt:lpwstr>
  </property>
  <property fmtid="{D5CDD505-2E9C-101B-9397-08002B2CF9AE}" pid="10" name="Mendeley Recent Style Name 2_1">
    <vt:lpwstr>Biology Letters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arine-ecology-progress-series</vt:lpwstr>
  </property>
  <property fmtid="{D5CDD505-2E9C-101B-9397-08002B2CF9AE}" pid="18" name="Mendeley Recent Style Name 6_1">
    <vt:lpwstr>Marine Ecology Progress Series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science-of-the-total-environment</vt:lpwstr>
  </property>
  <property fmtid="{D5CDD505-2E9C-101B-9397-08002B2CF9AE}" pid="24" name="Mendeley Recent Style Name 9_1">
    <vt:lpwstr>Science of the Total Environment</vt:lpwstr>
  </property>
</Properties>
</file>